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commentRangeStart w:id="0"/>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commentRangeEnd w:id="0"/>
      <w:r w:rsidR="00AF4DC5">
        <w:rPr>
          <w:rStyle w:val="CommentReference"/>
        </w:rPr>
        <w:commentReference w:id="0"/>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1"/>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
      <w:r w:rsidR="00113366">
        <w:rPr>
          <w:rStyle w:val="CommentReference"/>
        </w:rPr>
        <w:commentReference w:id="1"/>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2"/>
      <w:commentRangeStart w:id="3"/>
      <w:r w:rsidRPr="00385F9B">
        <w:rPr>
          <w:rFonts w:ascii="Times New Roman" w:hAnsi="Times New Roman" w:cs="Times New Roman"/>
          <w:b/>
          <w:bCs/>
          <w:sz w:val="24"/>
          <w:szCs w:val="24"/>
        </w:rPr>
        <w:t>Batasan Masalah</w:t>
      </w:r>
      <w:commentRangeEnd w:id="2"/>
      <w:r w:rsidR="00113366">
        <w:rPr>
          <w:rStyle w:val="CommentReference"/>
        </w:rPr>
        <w:commentReference w:id="2"/>
      </w:r>
      <w:commentRangeEnd w:id="3"/>
      <w:r w:rsidR="00EF34D0">
        <w:rPr>
          <w:rStyle w:val="CommentReference"/>
        </w:rPr>
        <w:commentReference w:id="3"/>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4"/>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4"/>
      <w:r w:rsidR="00DA1660">
        <w:rPr>
          <w:rStyle w:val="CommentReference"/>
        </w:rPr>
        <w:commentReference w:id="4"/>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w:t>
      </w:r>
      <w:r w:rsidR="00E33292">
        <w:rPr>
          <w:rFonts w:ascii="Times New Roman" w:hAnsi="Times New Roman" w:cs="Times New Roman"/>
          <w:sz w:val="24"/>
          <w:szCs w:val="24"/>
        </w:rPr>
        <w:lastRenderedPageBreak/>
        <w:t>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5"/>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6" w:name="_Hlk131702692"/>
    </w:p>
    <w:bookmarkEnd w:id="6"/>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7" w:name="_Hlk131702604"/>
    </w:p>
    <w:bookmarkEnd w:id="7"/>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commentRangeStart w:id="8"/>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588E6DC5" w14:textId="2D337054" w:rsidR="00B84B6E" w:rsidRPr="005F7951" w:rsidRDefault="005F7951" w:rsidP="00B3071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6A37E4B1" w14:textId="1D333538"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20761267" wp14:editId="24D44830">
            <wp:extent cx="4500699" cy="3481705"/>
            <wp:effectExtent l="0" t="0" r="0" b="4445"/>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04668" cy="3484776"/>
                    </a:xfrm>
                    <a:prstGeom prst="rect">
                      <a:avLst/>
                    </a:prstGeom>
                    <a:noFill/>
                    <a:ln>
                      <a:noFill/>
                    </a:ln>
                  </pic:spPr>
                </pic:pic>
              </a:graphicData>
            </a:graphic>
          </wp:inline>
        </w:drawing>
      </w:r>
    </w:p>
    <w:p w14:paraId="24BE97F2" w14:textId="77777777" w:rsidR="00C775E9" w:rsidRDefault="00C775E9" w:rsidP="00C775E9">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1 grafik bar data laptop</w:t>
      </w:r>
    </w:p>
    <w:p w14:paraId="72CC272F" w14:textId="27C1B4D3" w:rsidR="00C775E9" w:rsidRDefault="00C775E9" w:rsidP="00F37FF9">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1, dapat diketahui bahwa data </w:t>
      </w:r>
      <w:r>
        <w:rPr>
          <w:rFonts w:ascii="Times New Roman" w:hAnsi="Times New Roman" w:cs="Times New Roman"/>
          <w:sz w:val="24"/>
          <w:szCs w:val="24"/>
        </w:rPr>
        <w:t>laptop</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w:t>
      </w:r>
      <w:r>
        <w:rPr>
          <w:rFonts w:ascii="Times New Roman" w:hAnsi="Times New Roman" w:cs="Times New Roman"/>
          <w:sz w:val="24"/>
          <w:szCs w:val="24"/>
        </w:rPr>
        <w:t>4</w:t>
      </w:r>
      <w:r>
        <w:rPr>
          <w:rFonts w:ascii="Times New Roman" w:hAnsi="Times New Roman" w:cs="Times New Roman"/>
          <w:sz w:val="24"/>
          <w:szCs w:val="24"/>
        </w:rPr>
        <w:t xml:space="preserve"> berjumlah </w:t>
      </w:r>
      <w:r>
        <w:rPr>
          <w:rFonts w:ascii="Times New Roman" w:hAnsi="Times New Roman" w:cs="Times New Roman"/>
          <w:sz w:val="24"/>
          <w:szCs w:val="24"/>
        </w:rPr>
        <w:t>170</w:t>
      </w:r>
      <w:r>
        <w:rPr>
          <w:rFonts w:ascii="Times New Roman" w:hAnsi="Times New Roman" w:cs="Times New Roman"/>
          <w:sz w:val="24"/>
          <w:szCs w:val="24"/>
        </w:rPr>
        <w:t xml:space="preserve"> data </w:t>
      </w:r>
    </w:p>
    <w:p w14:paraId="0EC00379" w14:textId="77777777"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w:t>
      </w:r>
      <w:r>
        <w:rPr>
          <w:rFonts w:ascii="Times New Roman" w:hAnsi="Times New Roman" w:cs="Times New Roman"/>
          <w:sz w:val="24"/>
          <w:szCs w:val="24"/>
        </w:rPr>
        <w:t>3</w:t>
      </w:r>
      <w:r>
        <w:rPr>
          <w:rFonts w:ascii="Times New Roman" w:hAnsi="Times New Roman" w:cs="Times New Roman"/>
          <w:sz w:val="24"/>
          <w:szCs w:val="24"/>
        </w:rPr>
        <w:t xml:space="preserve"> berjumlah </w:t>
      </w:r>
      <w:r>
        <w:rPr>
          <w:rFonts w:ascii="Times New Roman" w:hAnsi="Times New Roman" w:cs="Times New Roman"/>
          <w:sz w:val="24"/>
          <w:szCs w:val="24"/>
        </w:rPr>
        <w:t>74 data</w:t>
      </w:r>
    </w:p>
    <w:p w14:paraId="7751FF9D" w14:textId="2FA56E88"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w:t>
      </w:r>
      <w:r>
        <w:rPr>
          <w:rFonts w:ascii="Times New Roman" w:hAnsi="Times New Roman" w:cs="Times New Roman"/>
          <w:sz w:val="24"/>
          <w:szCs w:val="24"/>
        </w:rPr>
        <w:t>2</w:t>
      </w:r>
      <w:r>
        <w:rPr>
          <w:rFonts w:ascii="Times New Roman" w:hAnsi="Times New Roman" w:cs="Times New Roman"/>
          <w:sz w:val="24"/>
          <w:szCs w:val="24"/>
        </w:rPr>
        <w:t xml:space="preserve"> berjumlah </w:t>
      </w:r>
      <w:r>
        <w:rPr>
          <w:rFonts w:ascii="Times New Roman" w:hAnsi="Times New Roman" w:cs="Times New Roman"/>
          <w:sz w:val="24"/>
          <w:szCs w:val="24"/>
        </w:rPr>
        <w:t>20</w:t>
      </w:r>
      <w:r>
        <w:rPr>
          <w:rFonts w:ascii="Times New Roman" w:hAnsi="Times New Roman" w:cs="Times New Roman"/>
          <w:sz w:val="24"/>
          <w:szCs w:val="24"/>
        </w:rPr>
        <w:t xml:space="preserve"> data </w:t>
      </w:r>
    </w:p>
    <w:p w14:paraId="0B50856C" w14:textId="3C87881A"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 rating </w:t>
      </w:r>
      <w:r>
        <w:rPr>
          <w:rFonts w:ascii="Times New Roman" w:hAnsi="Times New Roman" w:cs="Times New Roman"/>
          <w:sz w:val="24"/>
          <w:szCs w:val="24"/>
        </w:rPr>
        <w:t>1</w:t>
      </w:r>
      <w:r>
        <w:rPr>
          <w:rFonts w:ascii="Times New Roman" w:hAnsi="Times New Roman" w:cs="Times New Roman"/>
          <w:sz w:val="24"/>
          <w:szCs w:val="24"/>
        </w:rPr>
        <w:t xml:space="preserve"> berjumlah </w:t>
      </w:r>
      <w:r>
        <w:rPr>
          <w:rFonts w:ascii="Times New Roman" w:hAnsi="Times New Roman" w:cs="Times New Roman"/>
          <w:sz w:val="24"/>
          <w:szCs w:val="24"/>
        </w:rPr>
        <w:t>70</w:t>
      </w:r>
      <w:r>
        <w:rPr>
          <w:rFonts w:ascii="Times New Roman" w:hAnsi="Times New Roman" w:cs="Times New Roman"/>
          <w:sz w:val="24"/>
          <w:szCs w:val="24"/>
        </w:rPr>
        <w:t xml:space="preserve">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6A507EF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C88DB3A"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2942A" w14:textId="79B2264B"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1D7D44FB" wp14:editId="26CEC8DE">
            <wp:extent cx="4463923" cy="3475190"/>
            <wp:effectExtent l="0" t="0" r="0" b="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73117" cy="3482348"/>
                    </a:xfrm>
                    <a:prstGeom prst="rect">
                      <a:avLst/>
                    </a:prstGeom>
                    <a:noFill/>
                    <a:ln>
                      <a:noFill/>
                    </a:ln>
                  </pic:spPr>
                </pic:pic>
              </a:graphicData>
            </a:graphic>
          </wp:inline>
        </w:drawing>
      </w:r>
    </w:p>
    <w:p w14:paraId="5B69601E" w14:textId="030696BB" w:rsidR="00C775E9" w:rsidRPr="00C775E9" w:rsidRDefault="00C775E9" w:rsidP="00C775E9">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392E7F">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0C924B26" w14:textId="30B54351" w:rsidR="00392E7F" w:rsidRDefault="00392E7F" w:rsidP="00F37FF9">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Pr>
          <w:rFonts w:ascii="Times New Roman" w:hAnsi="Times New Roman" w:cs="Times New Roman"/>
          <w:sz w:val="24"/>
          <w:szCs w:val="24"/>
        </w:rPr>
        <w:t>2</w:t>
      </w:r>
      <w:r>
        <w:rPr>
          <w:rFonts w:ascii="Times New Roman" w:hAnsi="Times New Roman" w:cs="Times New Roman"/>
          <w:sz w:val="24"/>
          <w:szCs w:val="24"/>
        </w:rPr>
        <w:t xml:space="preserve">,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060D2536" w14:textId="77777777" w:rsidR="00F37FF9" w:rsidRDefault="00F37FF9" w:rsidP="00F37FF9">
      <w:pPr>
        <w:ind w:left="1080"/>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p>
    <w:p w14:paraId="344B7529" w14:textId="3352F387" w:rsidR="00F37FF9" w:rsidRDefault="0008680C" w:rsidP="00F37FF9">
      <w:pPr>
        <w:rPr>
          <w:rFonts w:ascii="Times New Roman" w:hAnsi="Times New Roman" w:cs="Times New Roman"/>
          <w:sz w:val="24"/>
          <w:szCs w:val="24"/>
        </w:rPr>
      </w:pPr>
      <w:r>
        <w:rPr>
          <w:rFonts w:ascii="Times New Roman" w:hAnsi="Times New Roman" w:cs="Times New Roman"/>
          <w:sz w:val="24"/>
          <w:szCs w:val="24"/>
        </w:rPr>
        <w:t>D</w:t>
      </w:r>
      <w:r w:rsidR="00F37FF9">
        <w:rPr>
          <w:rFonts w:ascii="Times New Roman" w:hAnsi="Times New Roman" w:cs="Times New Roman"/>
          <w:sz w:val="24"/>
          <w:szCs w:val="24"/>
        </w:rPr>
        <w:t>ata</w:t>
      </w:r>
      <w:r>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417CCB46" w14:textId="3C109B84" w:rsidR="00F30583" w:rsidRPr="00F37FF9" w:rsidRDefault="00F30583" w:rsidP="00F37FF9">
      <w:pPr>
        <w:rPr>
          <w:rFonts w:ascii="Times New Roman" w:hAnsi="Times New Roman" w:cs="Times New Roman"/>
          <w:sz w:val="24"/>
          <w:szCs w:val="24"/>
        </w:rPr>
      </w:pP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3413FD93" w14:textId="76A60F39" w:rsidR="00F30583" w:rsidRPr="00F30583" w:rsidRDefault="00F30583" w:rsidP="00F30583">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Pr>
          <w:rFonts w:ascii="Times New Roman" w:hAnsi="Times New Roman" w:cs="Times New Roman"/>
          <w:i w:val="0"/>
          <w:iCs w:val="0"/>
          <w:color w:val="auto"/>
          <w:sz w:val="22"/>
          <w:szCs w:val="22"/>
        </w:rPr>
        <w:t>3</w:t>
      </w:r>
      <w:r>
        <w:rPr>
          <w:rFonts w:ascii="Times New Roman" w:hAnsi="Times New Roman" w:cs="Times New Roman"/>
          <w:i w:val="0"/>
          <w:iCs w:val="0"/>
          <w:color w:val="auto"/>
          <w:sz w:val="22"/>
          <w:szCs w:val="22"/>
        </w:rPr>
        <w:t xml:space="preserve"> grafik bar data </w:t>
      </w:r>
      <w:r>
        <w:rPr>
          <w:rFonts w:ascii="Times New Roman" w:hAnsi="Times New Roman" w:cs="Times New Roman"/>
          <w:i w:val="0"/>
          <w:iCs w:val="0"/>
          <w:color w:val="auto"/>
          <w:sz w:val="22"/>
          <w:szCs w:val="22"/>
        </w:rPr>
        <w:t>kaos</w:t>
      </w:r>
    </w:p>
    <w:p w14:paraId="21BE4658" w14:textId="3E9CF798" w:rsidR="00F30583" w:rsidRDefault="00F30583" w:rsidP="00F30583">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Pr>
          <w:rFonts w:ascii="Times New Roman" w:hAnsi="Times New Roman" w:cs="Times New Roman"/>
          <w:sz w:val="24"/>
          <w:szCs w:val="24"/>
        </w:rPr>
        <w:t>3</w:t>
      </w:r>
      <w:r>
        <w:rPr>
          <w:rFonts w:ascii="Times New Roman" w:hAnsi="Times New Roman" w:cs="Times New Roman"/>
          <w:sz w:val="24"/>
          <w:szCs w:val="24"/>
        </w:rPr>
        <w:t>, dapat diketahui bahwa data</w:t>
      </w:r>
      <w:r>
        <w:rPr>
          <w:rFonts w:ascii="Times New Roman" w:hAnsi="Times New Roman" w:cs="Times New Roman"/>
          <w:sz w:val="24"/>
          <w:szCs w:val="24"/>
        </w:rPr>
        <w:t xml:space="preserve">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P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01503C24" w14:textId="0090EE31" w:rsidR="001A3CF2" w:rsidRPr="00F30583" w:rsidRDefault="001A3CF2" w:rsidP="001A3CF2">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Pr>
          <w:rFonts w:ascii="Times New Roman" w:hAnsi="Times New Roman" w:cs="Times New Roman"/>
          <w:i w:val="0"/>
          <w:iCs w:val="0"/>
          <w:color w:val="auto"/>
          <w:sz w:val="22"/>
          <w:szCs w:val="22"/>
        </w:rPr>
        <w:t>4</w:t>
      </w:r>
      <w:r>
        <w:rPr>
          <w:rFonts w:ascii="Times New Roman" w:hAnsi="Times New Roman" w:cs="Times New Roman"/>
          <w:i w:val="0"/>
          <w:iCs w:val="0"/>
          <w:color w:val="auto"/>
          <w:sz w:val="22"/>
          <w:szCs w:val="22"/>
        </w:rPr>
        <w:t xml:space="preserve"> grafik bar data k</w:t>
      </w:r>
      <w:r>
        <w:rPr>
          <w:rFonts w:ascii="Times New Roman" w:hAnsi="Times New Roman" w:cs="Times New Roman"/>
          <w:i w:val="0"/>
          <w:iCs w:val="0"/>
          <w:color w:val="auto"/>
          <w:sz w:val="22"/>
          <w:szCs w:val="22"/>
        </w:rPr>
        <w:t>emeja</w:t>
      </w:r>
    </w:p>
    <w:p w14:paraId="7E1FE048" w14:textId="02176C59" w:rsidR="001A3CF2" w:rsidRDefault="001A3CF2" w:rsidP="001A3CF2">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Pr>
          <w:rFonts w:ascii="Times New Roman" w:hAnsi="Times New Roman" w:cs="Times New Roman"/>
          <w:sz w:val="24"/>
          <w:szCs w:val="24"/>
        </w:rPr>
        <w:t>4</w:t>
      </w:r>
      <w:r>
        <w:rPr>
          <w:rFonts w:ascii="Times New Roman" w:hAnsi="Times New Roman" w:cs="Times New Roman"/>
          <w:sz w:val="24"/>
          <w:szCs w:val="24"/>
        </w:rPr>
        <w:t>, dapat diketahui bahwa data k</w:t>
      </w:r>
      <w:r>
        <w:rPr>
          <w:rFonts w:ascii="Times New Roman" w:hAnsi="Times New Roman" w:cs="Times New Roman"/>
          <w:sz w:val="24"/>
          <w:szCs w:val="24"/>
        </w:rPr>
        <w:t>emeja</w:t>
      </w:r>
      <w:r>
        <w:rPr>
          <w:rFonts w:ascii="Times New Roman" w:hAnsi="Times New Roman" w:cs="Times New Roman"/>
          <w:sz w:val="24"/>
          <w:szCs w:val="24"/>
        </w:rPr>
        <w:t xml:space="preserve"> menghasilkan masing-masing rating, yatu:</w:t>
      </w:r>
    </w:p>
    <w:p w14:paraId="27EC14A2" w14:textId="798D3AEF"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rating 5 berjumlah 2</w:t>
      </w:r>
      <w:r>
        <w:rPr>
          <w:rFonts w:ascii="Times New Roman" w:hAnsi="Times New Roman" w:cs="Times New Roman"/>
          <w:sz w:val="24"/>
          <w:szCs w:val="24"/>
        </w:rPr>
        <w:t>00</w:t>
      </w:r>
      <w:r>
        <w:rPr>
          <w:rFonts w:ascii="Times New Roman" w:hAnsi="Times New Roman" w:cs="Times New Roman"/>
          <w:sz w:val="24"/>
          <w:szCs w:val="24"/>
        </w:rPr>
        <w:t xml:space="preserve"> data </w:t>
      </w:r>
    </w:p>
    <w:p w14:paraId="26E04E37" w14:textId="3836A37E"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4 berjumlah </w:t>
      </w:r>
      <w:r>
        <w:rPr>
          <w:rFonts w:ascii="Times New Roman" w:hAnsi="Times New Roman" w:cs="Times New Roman"/>
          <w:sz w:val="24"/>
          <w:szCs w:val="24"/>
        </w:rPr>
        <w:t>154</w:t>
      </w:r>
      <w:r>
        <w:rPr>
          <w:rFonts w:ascii="Times New Roman" w:hAnsi="Times New Roman" w:cs="Times New Roman"/>
          <w:sz w:val="24"/>
          <w:szCs w:val="24"/>
        </w:rPr>
        <w:t xml:space="preserve"> data </w:t>
      </w:r>
    </w:p>
    <w:p w14:paraId="062552C6" w14:textId="7567514A"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rating 3 berjumlah 1</w:t>
      </w:r>
      <w:r>
        <w:rPr>
          <w:rFonts w:ascii="Times New Roman" w:hAnsi="Times New Roman" w:cs="Times New Roman"/>
          <w:sz w:val="24"/>
          <w:szCs w:val="24"/>
        </w:rPr>
        <w:t>45</w:t>
      </w:r>
      <w:r>
        <w:rPr>
          <w:rFonts w:ascii="Times New Roman" w:hAnsi="Times New Roman" w:cs="Times New Roman"/>
          <w:sz w:val="24"/>
          <w:szCs w:val="24"/>
        </w:rPr>
        <w:t xml:space="preserve"> data</w:t>
      </w:r>
    </w:p>
    <w:p w14:paraId="60E531A5" w14:textId="6A2054DE"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2 berjumlah </w:t>
      </w:r>
      <w:r>
        <w:rPr>
          <w:rFonts w:ascii="Times New Roman" w:hAnsi="Times New Roman" w:cs="Times New Roman"/>
          <w:sz w:val="24"/>
          <w:szCs w:val="24"/>
        </w:rPr>
        <w:t>46</w:t>
      </w:r>
      <w:r>
        <w:rPr>
          <w:rFonts w:ascii="Times New Roman" w:hAnsi="Times New Roman" w:cs="Times New Roman"/>
          <w:sz w:val="24"/>
          <w:szCs w:val="24"/>
        </w:rPr>
        <w:t xml:space="preserve"> data </w:t>
      </w:r>
    </w:p>
    <w:p w14:paraId="5913028A" w14:textId="0BD9FE60" w:rsidR="00F37FF9" w:rsidRDefault="001A3CF2" w:rsidP="00AA3343">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 rating 1 berjumlah </w:t>
      </w:r>
      <w:r>
        <w:rPr>
          <w:rFonts w:ascii="Times New Roman" w:hAnsi="Times New Roman" w:cs="Times New Roman"/>
          <w:sz w:val="24"/>
          <w:szCs w:val="24"/>
        </w:rPr>
        <w:t>100</w:t>
      </w:r>
      <w:r>
        <w:rPr>
          <w:rFonts w:ascii="Times New Roman" w:hAnsi="Times New Roman" w:cs="Times New Roman"/>
          <w:sz w:val="24"/>
          <w:szCs w:val="24"/>
        </w:rPr>
        <w:t xml:space="preserve">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65758241" wp14:editId="5FCE528D">
            <wp:extent cx="4483758" cy="3362960"/>
            <wp:effectExtent l="0" t="0" r="0" b="8890"/>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83982" cy="3363128"/>
                    </a:xfrm>
                    <a:prstGeom prst="rect">
                      <a:avLst/>
                    </a:prstGeom>
                    <a:noFill/>
                    <a:ln>
                      <a:noFill/>
                    </a:ln>
                  </pic:spPr>
                </pic:pic>
              </a:graphicData>
            </a:graphic>
          </wp:inline>
        </w:drawing>
      </w:r>
      <w:r>
        <w:rPr>
          <w:rFonts w:ascii="Times New Roman" w:hAnsi="Times New Roman" w:cs="Times New Roman"/>
          <w:sz w:val="24"/>
          <w:szCs w:val="24"/>
        </w:rPr>
        <w:t xml:space="preserve"> </w:t>
      </w:r>
    </w:p>
    <w:p w14:paraId="14D9EAB1" w14:textId="05A1E4FF" w:rsidR="00B30710" w:rsidRDefault="00B30710" w:rsidP="00B30710">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1A50CB">
        <w:rPr>
          <w:rFonts w:ascii="Times New Roman" w:hAnsi="Times New Roman" w:cs="Times New Roman"/>
          <w:i w:val="0"/>
          <w:iCs w:val="0"/>
          <w:color w:val="auto"/>
          <w:sz w:val="22"/>
          <w:szCs w:val="22"/>
        </w:rPr>
        <w:t>3.5</w:t>
      </w:r>
      <w:r>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rafik bar data laptop</w:t>
      </w:r>
    </w:p>
    <w:p w14:paraId="47CBE445" w14:textId="644A3ECB" w:rsidR="006426D6" w:rsidRDefault="006426D6" w:rsidP="006426D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77777777" w:rsidR="006426D6"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77777777" w:rsidR="006426D6" w:rsidRPr="00450168"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P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151CBABA" w14:textId="79076A81" w:rsidR="00F360DE" w:rsidRDefault="00F360DE" w:rsidP="00F360D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6</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3D7C7E7B" w14:textId="3BC18AC3" w:rsidR="00450168" w:rsidRDefault="00450168" w:rsidP="00450168">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0652D29D" w:rsid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3297507A" w:rsidR="00450168" w:rsidRP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7276DDBA" w14:textId="3C1E76AF" w:rsidR="00811D66" w:rsidRPr="00811D66" w:rsidRDefault="00E60539" w:rsidP="00811D6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00811D66" w:rsidRPr="00A133E3">
        <w:rPr>
          <w:rFonts w:ascii="Times New Roman" w:hAnsi="Times New Roman" w:cs="Times New Roman"/>
          <w:i w:val="0"/>
          <w:iCs w:val="0"/>
          <w:color w:val="auto"/>
          <w:sz w:val="22"/>
          <w:szCs w:val="22"/>
        </w:rPr>
        <w:t xml:space="preserve">                       Gambar </w:t>
      </w:r>
      <w:r w:rsidR="00811D66">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7</w:t>
      </w:r>
      <w:r w:rsidR="00811D66">
        <w:rPr>
          <w:rFonts w:ascii="Times New Roman" w:hAnsi="Times New Roman" w:cs="Times New Roman"/>
          <w:i w:val="0"/>
          <w:iCs w:val="0"/>
          <w:color w:val="auto"/>
          <w:sz w:val="22"/>
          <w:szCs w:val="22"/>
        </w:rPr>
        <w:t xml:space="preserve"> grafik bar data </w:t>
      </w:r>
      <w:r w:rsidR="00811D66">
        <w:rPr>
          <w:rFonts w:ascii="Times New Roman" w:hAnsi="Times New Roman" w:cs="Times New Roman"/>
          <w:i w:val="0"/>
          <w:iCs w:val="0"/>
          <w:color w:val="auto"/>
          <w:sz w:val="22"/>
          <w:szCs w:val="22"/>
        </w:rPr>
        <w:t>kaos</w:t>
      </w:r>
    </w:p>
    <w:p w14:paraId="171FE883" w14:textId="7FCD9B58" w:rsidR="00811D66" w:rsidRDefault="00811D66" w:rsidP="00811D6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691500C6"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Pr>
          <w:rFonts w:ascii="Times New Roman" w:hAnsi="Times New Roman" w:cs="Times New Roman"/>
          <w:sz w:val="24"/>
          <w:szCs w:val="24"/>
        </w:rPr>
        <w:t xml:space="preserve">kaos </w:t>
      </w:r>
      <w:r>
        <w:rPr>
          <w:rFonts w:ascii="Times New Roman" w:hAnsi="Times New Roman" w:cs="Times New Roman"/>
          <w:sz w:val="24"/>
          <w:szCs w:val="24"/>
        </w:rPr>
        <w:t xml:space="preserve">label positif </w:t>
      </w:r>
      <w:r>
        <w:rPr>
          <w:rFonts w:ascii="Times New Roman" w:hAnsi="Times New Roman" w:cs="Times New Roman"/>
          <w:sz w:val="24"/>
          <w:szCs w:val="24"/>
        </w:rPr>
        <w:t>495</w:t>
      </w:r>
      <w:r>
        <w:rPr>
          <w:rFonts w:ascii="Times New Roman" w:hAnsi="Times New Roman" w:cs="Times New Roman"/>
          <w:sz w:val="24"/>
          <w:szCs w:val="24"/>
        </w:rPr>
        <w:t xml:space="preserve"> data</w:t>
      </w:r>
    </w:p>
    <w:p w14:paraId="13848709" w14:textId="082E77C0"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Pr>
          <w:rFonts w:ascii="Times New Roman" w:hAnsi="Times New Roman" w:cs="Times New Roman"/>
          <w:sz w:val="24"/>
          <w:szCs w:val="24"/>
        </w:rPr>
        <w:t>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Pr>
          <w:rFonts w:ascii="Times New Roman" w:hAnsi="Times New Roman" w:cs="Times New Roman"/>
          <w:sz w:val="24"/>
          <w:szCs w:val="24"/>
        </w:rPr>
        <w:t>190</w:t>
      </w:r>
      <w:r>
        <w:rPr>
          <w:rFonts w:ascii="Times New Roman" w:hAnsi="Times New Roman" w:cs="Times New Roman"/>
          <w:sz w:val="24"/>
          <w:szCs w:val="24"/>
        </w:rPr>
        <w:t xml:space="preserve"> data</w:t>
      </w:r>
    </w:p>
    <w:p w14:paraId="5E3D2D53" w14:textId="4093962D"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Pr>
          <w:rFonts w:ascii="Times New Roman" w:hAnsi="Times New Roman" w:cs="Times New Roman"/>
          <w:sz w:val="24"/>
          <w:szCs w:val="24"/>
        </w:rPr>
        <w:t>kaos</w:t>
      </w:r>
      <w:r>
        <w:rPr>
          <w:rFonts w:ascii="Times New Roman" w:hAnsi="Times New Roman" w:cs="Times New Roman"/>
          <w:sz w:val="24"/>
          <w:szCs w:val="24"/>
        </w:rPr>
        <w:t xml:space="preserve"> label negatif </w:t>
      </w:r>
      <w:r>
        <w:rPr>
          <w:rFonts w:ascii="Times New Roman" w:hAnsi="Times New Roman" w:cs="Times New Roman"/>
          <w:sz w:val="24"/>
          <w:szCs w:val="24"/>
        </w:rPr>
        <w:t>245</w:t>
      </w:r>
      <w:r>
        <w:rPr>
          <w:rFonts w:ascii="Times New Roman" w:hAnsi="Times New Roman" w:cs="Times New Roman"/>
          <w:sz w:val="24"/>
          <w:szCs w:val="24"/>
        </w:rPr>
        <w:t xml:space="preserve"> data </w:t>
      </w:r>
    </w:p>
    <w:p w14:paraId="0992AFA3" w14:textId="77777777" w:rsidR="00AE39C6" w:rsidRDefault="00AE39C6" w:rsidP="00AE39C6">
      <w:pPr>
        <w:ind w:left="720"/>
        <w:rPr>
          <w:rFonts w:ascii="Times New Roman" w:hAnsi="Times New Roman" w:cs="Times New Roman"/>
          <w:sz w:val="24"/>
          <w:szCs w:val="24"/>
        </w:rPr>
      </w:pPr>
    </w:p>
    <w:p w14:paraId="43F27F19" w14:textId="4200A4A6" w:rsidR="00AE39C6" w:rsidRDefault="00AE39C6" w:rsidP="00AE39C6">
      <w:pPr>
        <w:ind w:left="720"/>
        <w:rPr>
          <w:rFonts w:ascii="Times New Roman" w:hAnsi="Times New Roman" w:cs="Times New Roman"/>
          <w:sz w:val="24"/>
          <w:szCs w:val="24"/>
        </w:rPr>
      </w:pPr>
      <w:r>
        <w:rPr>
          <w:noProof/>
        </w:rPr>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p>
    <w:p w14:paraId="466EA3EF" w14:textId="2F34E174" w:rsidR="00AE39C6" w:rsidRPr="00811D66" w:rsidRDefault="00AE39C6" w:rsidP="00AE39C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lastRenderedPageBreak/>
        <w:t xml:space="preserve"> </w:t>
      </w: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8</w:t>
      </w:r>
      <w:r>
        <w:rPr>
          <w:rFonts w:ascii="Times New Roman" w:hAnsi="Times New Roman" w:cs="Times New Roman"/>
          <w:i w:val="0"/>
          <w:iCs w:val="0"/>
          <w:color w:val="auto"/>
          <w:sz w:val="22"/>
          <w:szCs w:val="22"/>
        </w:rPr>
        <w:t xml:space="preserve"> grafik bar data k</w:t>
      </w:r>
      <w:r>
        <w:rPr>
          <w:rFonts w:ascii="Times New Roman" w:hAnsi="Times New Roman" w:cs="Times New Roman"/>
          <w:i w:val="0"/>
          <w:iCs w:val="0"/>
          <w:color w:val="auto"/>
          <w:sz w:val="22"/>
          <w:szCs w:val="22"/>
        </w:rPr>
        <w:t>emeja</w:t>
      </w:r>
    </w:p>
    <w:p w14:paraId="77A6C423" w14:textId="5BC0B87A" w:rsidR="00AE39C6" w:rsidRDefault="00AE39C6" w:rsidP="00AE39C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61A5450B"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EAB63E0"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3B1F9A49" w14:textId="77777777" w:rsidR="00AE39C6" w:rsidRPr="00AE39C6" w:rsidRDefault="00AE39C6" w:rsidP="00AE39C6">
      <w:pPr>
        <w:ind w:left="720"/>
        <w:rPr>
          <w:rFonts w:ascii="Times New Roman" w:hAnsi="Times New Roman" w:cs="Times New Roman"/>
          <w:sz w:val="24"/>
          <w:szCs w:val="24"/>
        </w:rPr>
      </w:pP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25623AEB" w:rsidR="00A83AAD" w:rsidRDefault="00A83AAD" w:rsidP="00EC4302">
      <w:pPr>
        <w:pStyle w:val="ListParagraph"/>
        <w:numPr>
          <w:ilvl w:val="1"/>
          <w:numId w:val="21"/>
        </w:numPr>
        <w:tabs>
          <w:tab w:val="left" w:pos="360"/>
        </w:tabs>
        <w:spacing w:after="0" w:line="360" w:lineRule="auto"/>
        <w:jc w:val="both"/>
        <w:rPr>
          <w:rFonts w:ascii="Times New Roman" w:hAnsi="Times New Roman" w:cs="Times New Roman"/>
          <w:b/>
          <w:bCs/>
          <w:sz w:val="24"/>
          <w:szCs w:val="24"/>
        </w:rPr>
      </w:pPr>
      <w:commentRangeStart w:id="9"/>
      <w:r w:rsidRPr="00E775B0">
        <w:rPr>
          <w:rFonts w:ascii="Times New Roman" w:hAnsi="Times New Roman" w:cs="Times New Roman"/>
          <w:b/>
          <w:bCs/>
          <w:sz w:val="24"/>
          <w:szCs w:val="24"/>
        </w:rPr>
        <w:t>Text preprocessinng</w:t>
      </w:r>
    </w:p>
    <w:p w14:paraId="2C29379C" w14:textId="75B31731" w:rsidR="00E775B0" w:rsidRDefault="00E775B0" w:rsidP="00BC27F6">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9D43A00" w:rsidR="001E7A9A" w:rsidRDefault="001E7A9A" w:rsidP="002C34D1">
      <w:pPr>
        <w:pStyle w:val="ListParagraph"/>
        <w:numPr>
          <w:ilvl w:val="2"/>
          <w:numId w:val="21"/>
        </w:numPr>
        <w:spacing w:line="360" w:lineRule="auto"/>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1EDA639F" w:rsidR="001E7A9A" w:rsidRDefault="001E7A9A" w:rsidP="001E7A9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Program yang digunakan untuk yaitu:</w:t>
      </w:r>
    </w:p>
    <w:p w14:paraId="3894320F" w14:textId="05E86765" w:rsidR="00E933BB" w:rsidRDefault="00E933BB" w:rsidP="001E7A9A">
      <w:pPr>
        <w:pStyle w:val="ListParagraph"/>
        <w:spacing w:line="360" w:lineRule="auto"/>
        <w:ind w:left="1080"/>
        <w:jc w:val="both"/>
        <w:rPr>
          <w:rFonts w:ascii="Times New Roman" w:hAnsi="Times New Roman" w:cs="Times New Roman"/>
          <w:sz w:val="24"/>
          <w:szCs w:val="24"/>
        </w:rPr>
      </w:pPr>
    </w:p>
    <w:p w14:paraId="399FBA18" w14:textId="100FFDBD" w:rsidR="00585734" w:rsidRDefault="00585734" w:rsidP="00585734">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2 kode </w:t>
      </w:r>
      <w:r w:rsidRPr="00585734">
        <w:rPr>
          <w:rFonts w:ascii="Times New Roman" w:hAnsi="Times New Roman" w:cs="Times New Roman"/>
          <w:color w:val="auto"/>
          <w:sz w:val="22"/>
          <w:szCs w:val="22"/>
        </w:rPr>
        <w:t>caseFolding</w:t>
      </w:r>
    </w:p>
    <w:p w14:paraId="04DD5202" w14:textId="77777777" w:rsidR="00585734" w:rsidRDefault="00585734" w:rsidP="001E7A9A">
      <w:pPr>
        <w:pStyle w:val="ListParagraph"/>
        <w:spacing w:line="360" w:lineRule="auto"/>
        <w:ind w:left="1080"/>
        <w:jc w:val="both"/>
        <w:rPr>
          <w:rFonts w:ascii="Times New Roman" w:hAnsi="Times New Roman" w:cs="Times New Roman"/>
          <w:sz w:val="24"/>
          <w:szCs w:val="24"/>
        </w:rPr>
      </w:pPr>
    </w:p>
    <w:p w14:paraId="29BA7504" w14:textId="77777777" w:rsidR="003C3BA8" w:rsidRDefault="003C3BA8" w:rsidP="001E7A9A">
      <w:pPr>
        <w:pStyle w:val="ListParagraph"/>
        <w:spacing w:line="360" w:lineRule="auto"/>
        <w:ind w:left="1080"/>
        <w:jc w:val="both"/>
        <w:rPr>
          <w:rFonts w:ascii="Times New Roman" w:hAnsi="Times New Roman" w:cs="Times New Roman"/>
          <w:sz w:val="24"/>
          <w:szCs w:val="24"/>
        </w:rPr>
      </w:pPr>
    </w:p>
    <w:p w14:paraId="23276631" w14:textId="77777777" w:rsidR="003C3BA8" w:rsidRPr="00E933BB" w:rsidRDefault="003C3BA8"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2C34D1">
      <w:pPr>
        <w:pStyle w:val="ListParagraph"/>
        <w:numPr>
          <w:ilvl w:val="2"/>
          <w:numId w:val="21"/>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Punctuation removal</w:t>
      </w:r>
    </w:p>
    <w:p w14:paraId="1D2D254A" w14:textId="037A2233" w:rsidR="00C51A0C" w:rsidRDefault="00C51A0C"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B0579D">
        <w:rPr>
          <w:rFonts w:ascii="Times New Roman" w:hAnsi="Times New Roman" w:cs="Times New Roman"/>
          <w:sz w:val="24"/>
          <w:szCs w:val="24"/>
        </w:rPr>
        <w:t xml:space="preserve">pada tahap ini digunakan </w:t>
      </w:r>
      <w:r w:rsidR="00B0579D">
        <w:rPr>
          <w:rFonts w:ascii="Times New Roman" w:hAnsi="Times New Roman" w:cs="Times New Roman"/>
          <w:i/>
          <w:iCs/>
          <w:sz w:val="24"/>
          <w:szCs w:val="24"/>
        </w:rPr>
        <w:t>regular expression</w:t>
      </w:r>
      <w:r w:rsidR="003C3BA8">
        <w:rPr>
          <w:rFonts w:ascii="Times New Roman" w:hAnsi="Times New Roman" w:cs="Times New Roman"/>
          <w:i/>
          <w:iCs/>
          <w:sz w:val="24"/>
          <w:szCs w:val="24"/>
        </w:rPr>
        <w:t>.</w:t>
      </w:r>
      <w:r w:rsidR="003C3BA8">
        <w:rPr>
          <w:rFonts w:ascii="Times New Roman" w:hAnsi="Times New Roman" w:cs="Times New Roman"/>
          <w:sz w:val="24"/>
          <w:szCs w:val="24"/>
        </w:rPr>
        <w:t xml:space="preserve"> Kode yang digunakan untuk tahapan ini sebagai berikut:</w:t>
      </w:r>
    </w:p>
    <w:p w14:paraId="3C7C6B25" w14:textId="6332B049" w:rsidR="003C3BA8" w:rsidRDefault="003C3BA8" w:rsidP="00C51A0C">
      <w:pPr>
        <w:pStyle w:val="ListParagraph"/>
        <w:spacing w:line="360" w:lineRule="auto"/>
        <w:ind w:left="1080"/>
        <w:jc w:val="both"/>
        <w:rPr>
          <w:rFonts w:ascii="Times New Roman" w:hAnsi="Times New Roman" w:cs="Times New Roman"/>
          <w:sz w:val="24"/>
          <w:szCs w:val="24"/>
        </w:rPr>
      </w:pPr>
      <w:r>
        <w:rPr>
          <w:noProof/>
        </w:rPr>
        <w:lastRenderedPageBreak/>
        <w:drawing>
          <wp:inline distT="0" distB="0" distL="0" distR="0" wp14:anchorId="619383E9" wp14:editId="1954BF11">
            <wp:extent cx="5039995" cy="2339340"/>
            <wp:effectExtent l="0" t="0" r="8255" b="3810"/>
            <wp:docPr id="1239785036" name="Picture 1" descr="A picture containing text, screenshot, font, multime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85036" name="Picture 1" descr="A picture containing text, screenshot, font, multimedia&#10;&#10;Description automatically generated"/>
                    <pic:cNvPicPr/>
                  </pic:nvPicPr>
                  <pic:blipFill>
                    <a:blip r:embed="rId21"/>
                    <a:stretch>
                      <a:fillRect/>
                    </a:stretch>
                  </pic:blipFill>
                  <pic:spPr>
                    <a:xfrm>
                      <a:off x="0" y="0"/>
                      <a:ext cx="5039995" cy="2339340"/>
                    </a:xfrm>
                    <a:prstGeom prst="rect">
                      <a:avLst/>
                    </a:prstGeom>
                  </pic:spPr>
                </pic:pic>
              </a:graphicData>
            </a:graphic>
          </wp:inline>
        </w:drawing>
      </w:r>
      <w:r>
        <w:rPr>
          <w:rFonts w:ascii="Times New Roman" w:hAnsi="Times New Roman" w:cs="Times New Roman"/>
          <w:sz w:val="24"/>
          <w:szCs w:val="24"/>
        </w:rPr>
        <w:t xml:space="preserve"> </w:t>
      </w:r>
    </w:p>
    <w:p w14:paraId="4FE4BE95" w14:textId="0EFDADB1" w:rsidR="003C3BA8" w:rsidRPr="003C3BA8" w:rsidRDefault="003C3BA8" w:rsidP="003C3BA8">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3 kode </w:t>
      </w:r>
      <w:r>
        <w:rPr>
          <w:rFonts w:ascii="Times New Roman" w:hAnsi="Times New Roman" w:cs="Times New Roman"/>
          <w:color w:val="auto"/>
          <w:sz w:val="22"/>
          <w:szCs w:val="22"/>
        </w:rPr>
        <w:t>punctuation removal</w:t>
      </w:r>
    </w:p>
    <w:p w14:paraId="1E53D519" w14:textId="77777777" w:rsidR="003C3BA8" w:rsidRP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2C34D1">
      <w:pPr>
        <w:pStyle w:val="ListParagraph"/>
        <w:numPr>
          <w:ilvl w:val="2"/>
          <w:numId w:val="21"/>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Stopwords removal</w:t>
      </w:r>
    </w:p>
    <w:p w14:paraId="474B0BAD" w14:textId="7F8E6F95" w:rsidR="003B106C" w:rsidRDefault="003B106C" w:rsidP="007B6172">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 xml:space="preserve">merupakan tahapan untuk menghilangkan kata hubung, seperti </w:t>
      </w:r>
      <w:r w:rsidR="00AB37EC">
        <w:rPr>
          <w:rFonts w:ascii="Times New Roman" w:hAnsi="Times New Roman" w:cs="Times New Roman"/>
          <w:sz w:val="24"/>
          <w:szCs w:val="24"/>
        </w:rPr>
        <w:t>“nya”, “dan”, dihapuskan karena untuk mengurangi bobot kata dalam proses pembobotan kata</w:t>
      </w:r>
      <w:r w:rsidR="008052FE">
        <w:rPr>
          <w:rFonts w:ascii="Times New Roman" w:hAnsi="Times New Roman" w:cs="Times New Roman"/>
          <w:sz w:val="24"/>
          <w:szCs w:val="24"/>
        </w:rPr>
        <w:t xml:space="preserve">, untuk tahap ini menggunakan </w:t>
      </w:r>
      <w:r w:rsidR="008052FE">
        <w:rPr>
          <w:rFonts w:ascii="Times New Roman" w:hAnsi="Times New Roman" w:cs="Times New Roman"/>
          <w:i/>
          <w:iCs/>
          <w:sz w:val="24"/>
          <w:szCs w:val="24"/>
        </w:rPr>
        <w:t xml:space="preserve">library </w:t>
      </w:r>
      <w:r w:rsidR="008052FE">
        <w:rPr>
          <w:rFonts w:ascii="Times New Roman" w:hAnsi="Times New Roman" w:cs="Times New Roman"/>
          <w:sz w:val="24"/>
          <w:szCs w:val="24"/>
        </w:rPr>
        <w:t>nltk</w:t>
      </w:r>
      <w:r w:rsidR="009D642C">
        <w:rPr>
          <w:rFonts w:ascii="Times New Roman" w:hAnsi="Times New Roman" w:cs="Times New Roman"/>
          <w:sz w:val="24"/>
          <w:szCs w:val="24"/>
        </w:rPr>
        <w:t xml:space="preserve"> bahasa indonesia</w:t>
      </w:r>
      <w:r w:rsidR="00D51435">
        <w:rPr>
          <w:rFonts w:ascii="Times New Roman" w:hAnsi="Times New Roman" w:cs="Times New Roman"/>
          <w:sz w:val="24"/>
          <w:szCs w:val="24"/>
        </w:rPr>
        <w:t>, berikut pemograman yang digunakan:</w:t>
      </w:r>
    </w:p>
    <w:p w14:paraId="2EABB9DE" w14:textId="69849598" w:rsidR="00A30AB2" w:rsidRDefault="007411A4" w:rsidP="003B106C">
      <w:pPr>
        <w:pStyle w:val="ListParagraph"/>
        <w:spacing w:line="360" w:lineRule="auto"/>
        <w:ind w:left="1080"/>
        <w:jc w:val="both"/>
        <w:rPr>
          <w:rFonts w:ascii="Times New Roman" w:hAnsi="Times New Roman" w:cs="Times New Roman"/>
          <w:sz w:val="24"/>
          <w:szCs w:val="24"/>
        </w:rPr>
      </w:pPr>
      <w:r>
        <w:rPr>
          <w:noProof/>
        </w:rPr>
        <w:drawing>
          <wp:inline distT="0" distB="0" distL="0" distR="0" wp14:anchorId="52D3C0CB" wp14:editId="753611A7">
            <wp:extent cx="4036619" cy="3770630"/>
            <wp:effectExtent l="0" t="0" r="2540" b="1270"/>
            <wp:docPr id="1004595940"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595940" name="Picture 1" descr="A screen shot of a computer code&#10;&#10;Description automatically generated with low confidence"/>
                    <pic:cNvPicPr/>
                  </pic:nvPicPr>
                  <pic:blipFill>
                    <a:blip r:embed="rId22"/>
                    <a:stretch>
                      <a:fillRect/>
                    </a:stretch>
                  </pic:blipFill>
                  <pic:spPr>
                    <a:xfrm>
                      <a:off x="0" y="0"/>
                      <a:ext cx="4036619" cy="3770630"/>
                    </a:xfrm>
                    <a:prstGeom prst="rect">
                      <a:avLst/>
                    </a:prstGeom>
                  </pic:spPr>
                </pic:pic>
              </a:graphicData>
            </a:graphic>
          </wp:inline>
        </w:drawing>
      </w:r>
      <w:r>
        <w:rPr>
          <w:rFonts w:ascii="Times New Roman" w:hAnsi="Times New Roman" w:cs="Times New Roman"/>
          <w:sz w:val="24"/>
          <w:szCs w:val="24"/>
        </w:rPr>
        <w:t xml:space="preserve"> </w:t>
      </w:r>
    </w:p>
    <w:p w14:paraId="38BA0DD9" w14:textId="0E0E1602" w:rsidR="007411A4" w:rsidRPr="003C3BA8" w:rsidRDefault="007411A4" w:rsidP="007411A4">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lastRenderedPageBreak/>
        <w:t xml:space="preserve">                       Gambar </w:t>
      </w:r>
      <w:r>
        <w:rPr>
          <w:rFonts w:ascii="Times New Roman" w:hAnsi="Times New Roman" w:cs="Times New Roman"/>
          <w:i w:val="0"/>
          <w:iCs w:val="0"/>
          <w:color w:val="auto"/>
          <w:sz w:val="22"/>
          <w:szCs w:val="22"/>
        </w:rPr>
        <w:t xml:space="preserve">3.2.4 kode </w:t>
      </w:r>
      <w:r>
        <w:rPr>
          <w:rFonts w:ascii="Times New Roman" w:hAnsi="Times New Roman" w:cs="Times New Roman"/>
          <w:color w:val="auto"/>
          <w:sz w:val="22"/>
          <w:szCs w:val="22"/>
        </w:rPr>
        <w:t>stopwords removal</w:t>
      </w:r>
    </w:p>
    <w:p w14:paraId="5F1B6337" w14:textId="77777777" w:rsidR="007411A4" w:rsidRDefault="007411A4" w:rsidP="003B106C">
      <w:pPr>
        <w:pStyle w:val="ListParagraph"/>
        <w:spacing w:line="360" w:lineRule="auto"/>
        <w:ind w:left="1080"/>
        <w:jc w:val="both"/>
        <w:rPr>
          <w:rFonts w:ascii="Times New Roman" w:hAnsi="Times New Roman" w:cs="Times New Roman"/>
          <w:sz w:val="24"/>
          <w:szCs w:val="24"/>
        </w:rPr>
      </w:pPr>
    </w:p>
    <w:p w14:paraId="297BCE8B" w14:textId="77777777" w:rsidR="007411A4" w:rsidRPr="008052FE" w:rsidRDefault="007411A4" w:rsidP="003B106C">
      <w:pPr>
        <w:pStyle w:val="ListParagraph"/>
        <w:spacing w:line="360" w:lineRule="auto"/>
        <w:ind w:left="1080"/>
        <w:jc w:val="both"/>
        <w:rPr>
          <w:rFonts w:ascii="Times New Roman" w:hAnsi="Times New Roman" w:cs="Times New Roman"/>
          <w:sz w:val="24"/>
          <w:szCs w:val="24"/>
        </w:rPr>
      </w:pPr>
    </w:p>
    <w:p w14:paraId="0ACAE4CA" w14:textId="30359C46" w:rsidR="003B106C" w:rsidRPr="00BD6B6C" w:rsidRDefault="00C000D3" w:rsidP="002C34D1">
      <w:pPr>
        <w:pStyle w:val="ListParagraph"/>
        <w:numPr>
          <w:ilvl w:val="2"/>
          <w:numId w:val="21"/>
        </w:numPr>
        <w:spacing w:line="360" w:lineRule="auto"/>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t xml:space="preserve">Stemming </w:t>
      </w:r>
    </w:p>
    <w:p w14:paraId="497ADE05" w14:textId="50E6D633" w:rsidR="00BD6B6C" w:rsidRPr="00BD6B6C" w:rsidRDefault="00BD6B6C" w:rsidP="007B6172">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 xml:space="preserve">merupakan tahapan transformasi teks data kata menjadi ke bentuk dasar, seperti “menyapu” -&gt; “sapu”, pada tahapan ini menggunakan </w:t>
      </w:r>
      <w:r>
        <w:rPr>
          <w:rFonts w:ascii="Times New Roman" w:hAnsi="Times New Roman" w:cs="Times New Roman"/>
          <w:i/>
          <w:iCs/>
          <w:sz w:val="24"/>
          <w:szCs w:val="24"/>
        </w:rPr>
        <w:t>library</w:t>
      </w:r>
      <w:r>
        <w:rPr>
          <w:rFonts w:ascii="Times New Roman" w:hAnsi="Times New Roman" w:cs="Times New Roman"/>
          <w:sz w:val="24"/>
          <w:szCs w:val="24"/>
        </w:rPr>
        <w:t xml:space="preserve"> sastrawi, berikut pemograman sebagai berikut: </w:t>
      </w:r>
    </w:p>
    <w:p w14:paraId="3C26BB15" w14:textId="2A29B701" w:rsidR="00C000D3" w:rsidRDefault="00F8372C" w:rsidP="00C000D3">
      <w:pPr>
        <w:pStyle w:val="ListParagraph"/>
        <w:spacing w:line="360" w:lineRule="auto"/>
        <w:ind w:left="1080"/>
        <w:jc w:val="both"/>
        <w:rPr>
          <w:rFonts w:ascii="Times New Roman" w:hAnsi="Times New Roman" w:cs="Times New Roman"/>
          <w:b/>
          <w:bCs/>
          <w:sz w:val="24"/>
          <w:szCs w:val="24"/>
        </w:rPr>
      </w:pPr>
      <w:r>
        <w:rPr>
          <w:noProof/>
        </w:rPr>
        <w:drawing>
          <wp:inline distT="0" distB="0" distL="0" distR="0" wp14:anchorId="1D5E6420" wp14:editId="79EA4622">
            <wp:extent cx="5039995" cy="2561590"/>
            <wp:effectExtent l="0" t="0" r="8255" b="0"/>
            <wp:docPr id="463607165"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07165" name="Picture 1" descr="A picture containing text, screenshot, font&#10;&#10;Description automatically generated"/>
                    <pic:cNvPicPr/>
                  </pic:nvPicPr>
                  <pic:blipFill>
                    <a:blip r:embed="rId23"/>
                    <a:stretch>
                      <a:fillRect/>
                    </a:stretch>
                  </pic:blipFill>
                  <pic:spPr>
                    <a:xfrm>
                      <a:off x="0" y="0"/>
                      <a:ext cx="5039995" cy="2561590"/>
                    </a:xfrm>
                    <a:prstGeom prst="rect">
                      <a:avLst/>
                    </a:prstGeom>
                  </pic:spPr>
                </pic:pic>
              </a:graphicData>
            </a:graphic>
          </wp:inline>
        </w:drawing>
      </w:r>
    </w:p>
    <w:p w14:paraId="6F0300D7" w14:textId="614438C1" w:rsidR="001D5964" w:rsidRDefault="00F8372C" w:rsidP="001D5964">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5 kode </w:t>
      </w:r>
      <w:r w:rsidR="007B6172">
        <w:rPr>
          <w:rFonts w:ascii="Times New Roman" w:hAnsi="Times New Roman" w:cs="Times New Roman"/>
          <w:color w:val="auto"/>
          <w:sz w:val="22"/>
          <w:szCs w:val="22"/>
        </w:rPr>
        <w:t>stemming.</w:t>
      </w:r>
      <w:r w:rsidR="001D5964">
        <w:rPr>
          <w:rFonts w:ascii="Times New Roman" w:hAnsi="Times New Roman" w:cs="Times New Roman"/>
          <w:color w:val="auto"/>
          <w:sz w:val="22"/>
          <w:szCs w:val="22"/>
        </w:rPr>
        <w:br/>
      </w:r>
    </w:p>
    <w:p w14:paraId="3591711E" w14:textId="2B28E5E5" w:rsidR="001D5964" w:rsidRPr="001D5964" w:rsidRDefault="001D5964" w:rsidP="001D5964">
      <w:r>
        <w:tab/>
        <w:t xml:space="preserve">   </w:t>
      </w:r>
    </w:p>
    <w:p w14:paraId="7C90F2D3" w14:textId="37AC1A01" w:rsidR="007B6172" w:rsidRPr="003B611C" w:rsidRDefault="003B611C" w:rsidP="002C34D1">
      <w:pPr>
        <w:pStyle w:val="ListParagraph"/>
        <w:numPr>
          <w:ilvl w:val="2"/>
          <w:numId w:val="21"/>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F820FE">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754CCB31" w:rsidR="007A5F71" w:rsidRDefault="007A5F71"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kemunculan frekuensi kata di setiap dokumen </w:t>
      </w:r>
    </w:p>
    <w:p w14:paraId="23929E1C" w14:textId="2DED1F96" w:rsidR="00C462CA" w:rsidRPr="00C462CA" w:rsidRDefault="00C462CA" w:rsidP="00C462CA">
      <w:pPr>
        <w:pStyle w:val="ListParagraph"/>
        <w:spacing w:after="0" w:line="360" w:lineRule="auto"/>
        <w:ind w:left="902"/>
        <w:jc w:val="both"/>
        <w:rPr>
          <w:rFonts w:ascii="Times New Roman" w:hAnsi="Times New Roman" w:cs="Times New Roman"/>
          <w:sz w:val="24"/>
          <w:szCs w:val="24"/>
        </w:rPr>
      </w:pPr>
      <m:oMathPara>
        <m:oMath>
          <m:r>
            <w:rPr>
              <w:rFonts w:ascii="Cambria Math" w:hAnsi="Cambria Math" w:cs="Times New Roman"/>
              <w:sz w:val="24"/>
              <w:szCs w:val="24"/>
            </w:rPr>
            <m:t>TFIDF= log10(n/df)</m:t>
          </m:r>
        </m:oMath>
      </m:oMathPara>
    </w:p>
    <w:p w14:paraId="733D19BD" w14:textId="77777777" w:rsidR="00E775B0" w:rsidRDefault="00E775B0" w:rsidP="007B6172">
      <w:pPr>
        <w:spacing w:after="0" w:line="360" w:lineRule="auto"/>
        <w:jc w:val="both"/>
        <w:rPr>
          <w:rFonts w:ascii="Times New Roman" w:hAnsi="Times New Roman" w:cs="Times New Roman"/>
          <w:b/>
          <w:bCs/>
          <w:sz w:val="24"/>
          <w:szCs w:val="24"/>
        </w:rPr>
      </w:pPr>
    </w:p>
    <w:p w14:paraId="6C6D9573" w14:textId="5F3115A4" w:rsidR="00F820FE" w:rsidRDefault="00D11C19" w:rsidP="00B346F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ini menggunakan </w:t>
      </w:r>
      <w:r>
        <w:rPr>
          <w:rFonts w:ascii="Times New Roman" w:hAnsi="Times New Roman" w:cs="Times New Roman"/>
          <w:i/>
          <w:iCs/>
          <w:sz w:val="24"/>
          <w:szCs w:val="24"/>
        </w:rPr>
        <w:t>library scikit-learn</w:t>
      </w:r>
      <w:r>
        <w:rPr>
          <w:rFonts w:ascii="Times New Roman" w:hAnsi="Times New Roman" w:cs="Times New Roman"/>
          <w:sz w:val="24"/>
          <w:szCs w:val="24"/>
        </w:rPr>
        <w:t xml:space="preserve"> </w:t>
      </w:r>
      <w:r>
        <w:rPr>
          <w:rFonts w:ascii="Times New Roman" w:hAnsi="Times New Roman" w:cs="Times New Roman"/>
          <w:i/>
          <w:iCs/>
          <w:sz w:val="24"/>
          <w:szCs w:val="24"/>
        </w:rPr>
        <w:t>tfidfvectorizer</w:t>
      </w:r>
      <w:r w:rsidR="00B346F2">
        <w:rPr>
          <w:rFonts w:ascii="Times New Roman" w:hAnsi="Times New Roman" w:cs="Times New Roman"/>
          <w:sz w:val="24"/>
          <w:szCs w:val="24"/>
        </w:rPr>
        <w:t xml:space="preserve"> berikut program yang digunakan berikut ini:</w:t>
      </w:r>
    </w:p>
    <w:p w14:paraId="2B9D48A8" w14:textId="2FB54CD9" w:rsidR="00B346F2" w:rsidRDefault="00B346F2" w:rsidP="00B346F2">
      <w:pPr>
        <w:spacing w:after="0" w:line="360" w:lineRule="auto"/>
        <w:ind w:left="720"/>
        <w:jc w:val="both"/>
        <w:rPr>
          <w:rFonts w:ascii="Times New Roman" w:hAnsi="Times New Roman" w:cs="Times New Roman"/>
          <w:sz w:val="24"/>
          <w:szCs w:val="24"/>
        </w:rPr>
      </w:pPr>
      <w:r>
        <w:rPr>
          <w:noProof/>
        </w:rPr>
        <w:drawing>
          <wp:inline distT="0" distB="0" distL="0" distR="0" wp14:anchorId="5951E0E5" wp14:editId="36E10027">
            <wp:extent cx="5039995" cy="1584325"/>
            <wp:effectExtent l="0" t="0" r="8255" b="0"/>
            <wp:docPr id="161055360"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5360" name="Picture 1" descr="A screen shot of a computer code&#10;&#10;Description automatically generated with low confidence"/>
                    <pic:cNvPicPr/>
                  </pic:nvPicPr>
                  <pic:blipFill>
                    <a:blip r:embed="rId24"/>
                    <a:stretch>
                      <a:fillRect/>
                    </a:stretch>
                  </pic:blipFill>
                  <pic:spPr>
                    <a:xfrm>
                      <a:off x="0" y="0"/>
                      <a:ext cx="5039995" cy="1584325"/>
                    </a:xfrm>
                    <a:prstGeom prst="rect">
                      <a:avLst/>
                    </a:prstGeom>
                  </pic:spPr>
                </pic:pic>
              </a:graphicData>
            </a:graphic>
          </wp:inline>
        </w:drawing>
      </w:r>
    </w:p>
    <w:p w14:paraId="1E8576CA" w14:textId="6847B583" w:rsidR="00B346F2" w:rsidRDefault="00B346F2" w:rsidP="00B346F2">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6 kode </w:t>
      </w:r>
      <w:r>
        <w:rPr>
          <w:rFonts w:ascii="Times New Roman" w:hAnsi="Times New Roman" w:cs="Times New Roman"/>
          <w:color w:val="auto"/>
          <w:sz w:val="22"/>
          <w:szCs w:val="22"/>
        </w:rPr>
        <w:t>pembobotan kata.</w:t>
      </w:r>
    </w:p>
    <w:p w14:paraId="4967346D" w14:textId="7FF72A3F" w:rsidR="002A1843" w:rsidRPr="002A1843" w:rsidRDefault="002A1843" w:rsidP="002A1843">
      <w:pPr>
        <w:spacing w:after="0" w:line="360" w:lineRule="auto"/>
        <w:ind w:left="720"/>
        <w:jc w:val="both"/>
        <w:rPr>
          <w:rFonts w:ascii="Times New Roman" w:hAnsi="Times New Roman" w:cs="Times New Roman"/>
          <w:i/>
          <w:iCs/>
          <w:sz w:val="24"/>
          <w:szCs w:val="24"/>
        </w:rPr>
      </w:pPr>
      <w:r w:rsidRPr="002A1843">
        <w:rPr>
          <w:rFonts w:ascii="Times New Roman" w:hAnsi="Times New Roman" w:cs="Times New Roman"/>
          <w:sz w:val="24"/>
          <w:szCs w:val="24"/>
        </w:rPr>
        <w:t xml:space="preserve">Pada gambar 3.2.6 </w:t>
      </w:r>
      <w:r>
        <w:rPr>
          <w:rFonts w:ascii="Times New Roman" w:hAnsi="Times New Roman" w:cs="Times New Roman"/>
          <w:sz w:val="24"/>
          <w:szCs w:val="24"/>
        </w:rPr>
        <w:t xml:space="preserve">data yang sudah bersih dari </w:t>
      </w:r>
      <w:r>
        <w:rPr>
          <w:rFonts w:ascii="Times New Roman" w:hAnsi="Times New Roman" w:cs="Times New Roman"/>
          <w:i/>
          <w:iCs/>
          <w:sz w:val="24"/>
          <w:szCs w:val="24"/>
        </w:rPr>
        <w:t>preprocessing</w:t>
      </w:r>
      <w:r>
        <w:rPr>
          <w:rFonts w:ascii="Times New Roman" w:hAnsi="Times New Roman" w:cs="Times New Roman"/>
          <w:sz w:val="24"/>
          <w:szCs w:val="24"/>
        </w:rPr>
        <w:t xml:space="preserve"> dilakukan </w:t>
      </w:r>
      <w:r>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lalu sesudah dilakukan </w:t>
      </w:r>
      <w:r>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ubah datanya menjadi bentuk tipe data </w:t>
      </w:r>
      <w:r>
        <w:rPr>
          <w:rFonts w:ascii="Times New Roman" w:hAnsi="Times New Roman" w:cs="Times New Roman"/>
          <w:i/>
          <w:iCs/>
          <w:sz w:val="24"/>
          <w:szCs w:val="24"/>
        </w:rPr>
        <w:t>array.</w:t>
      </w: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96200D">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Default="00E60901" w:rsidP="0096200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t>Naives bayes</w:t>
      </w:r>
    </w:p>
    <w:p w14:paraId="467BC2EE" w14:textId="3623C63F"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 xml:space="preserve">es bayes </w:t>
      </w:r>
      <w:r w:rsidR="00451A43">
        <w:rPr>
          <w:rFonts w:ascii="Times New Roman" w:hAnsi="Times New Roman" w:cs="Times New Roman"/>
          <w:sz w:val="24"/>
          <w:szCs w:val="24"/>
        </w:rPr>
        <w:t xml:space="preserve">dari </w:t>
      </w:r>
      <w:r w:rsidR="00451A43">
        <w:rPr>
          <w:rFonts w:ascii="Times New Roman" w:hAnsi="Times New Roman" w:cs="Times New Roman"/>
          <w:i/>
          <w:iCs/>
          <w:sz w:val="24"/>
          <w:szCs w:val="24"/>
        </w:rPr>
        <w:t>libray scikit-learn</w:t>
      </w:r>
      <w:r w:rsidR="002A5CBF">
        <w:rPr>
          <w:rFonts w:ascii="Times New Roman" w:hAnsi="Times New Roman" w:cs="Times New Roman"/>
          <w:sz w:val="24"/>
          <w:szCs w:val="24"/>
        </w:rPr>
        <w:t xml:space="preserve">, </w:t>
      </w:r>
      <w:r w:rsidR="00C02118">
        <w:rPr>
          <w:rFonts w:ascii="Times New Roman" w:hAnsi="Times New Roman" w:cs="Times New Roman"/>
          <w:sz w:val="24"/>
          <w:szCs w:val="24"/>
        </w:rPr>
        <w:t xml:space="preserve">dua </w:t>
      </w:r>
      <w:r w:rsidR="002A5CBF">
        <w:rPr>
          <w:rFonts w:ascii="Times New Roman" w:hAnsi="Times New Roman" w:cs="Times New Roman"/>
          <w:i/>
          <w:iCs/>
          <w:sz w:val="24"/>
          <w:szCs w:val="24"/>
        </w:rPr>
        <w:t xml:space="preserve">naives bayes </w:t>
      </w:r>
      <w:r w:rsidR="002A5CBF">
        <w:rPr>
          <w:rFonts w:ascii="Times New Roman" w:hAnsi="Times New Roman" w:cs="Times New Roman"/>
          <w:sz w:val="24"/>
          <w:szCs w:val="24"/>
        </w:rPr>
        <w:t>yang digunakan</w:t>
      </w:r>
      <w:r w:rsidR="00B16775">
        <w:rPr>
          <w:rFonts w:ascii="Times New Roman" w:hAnsi="Times New Roman" w:cs="Times New Roman"/>
          <w:sz w:val="24"/>
          <w:szCs w:val="24"/>
        </w:rPr>
        <w:t xml:space="preserve"> untuk klasifikasi</w:t>
      </w:r>
      <w:r w:rsidR="002A5CBF">
        <w:rPr>
          <w:rFonts w:ascii="Times New Roman" w:hAnsi="Times New Roman" w:cs="Times New Roman"/>
          <w:sz w:val="24"/>
          <w:szCs w:val="24"/>
        </w:rPr>
        <w:t xml:space="preserve">, antara lain </w:t>
      </w:r>
      <w:r w:rsidR="002A5CBF" w:rsidRPr="002A5CBF">
        <w:rPr>
          <w:rFonts w:ascii="Times New Roman" w:hAnsi="Times New Roman" w:cs="Times New Roman"/>
          <w:i/>
          <w:iCs/>
          <w:sz w:val="24"/>
          <w:szCs w:val="24"/>
        </w:rPr>
        <w:t>Multinomial Naive Bayes</w:t>
      </w:r>
      <w:r w:rsidR="002A5CBF">
        <w:rPr>
          <w:rFonts w:ascii="Times New Roman" w:hAnsi="Times New Roman" w:cs="Times New Roman"/>
          <w:i/>
          <w:iCs/>
          <w:sz w:val="24"/>
          <w:szCs w:val="24"/>
        </w:rPr>
        <w:t xml:space="preserve">, </w:t>
      </w:r>
      <w:r w:rsidR="002A5CBF" w:rsidRPr="002A5CBF">
        <w:rPr>
          <w:rFonts w:ascii="Times New Roman" w:hAnsi="Times New Roman" w:cs="Times New Roman"/>
          <w:i/>
          <w:iCs/>
          <w:sz w:val="24"/>
          <w:szCs w:val="24"/>
        </w:rPr>
        <w:t>Gaussian Naive Bayes</w:t>
      </w:r>
      <w:r w:rsidR="00FB6983">
        <w:rPr>
          <w:rFonts w:ascii="Times New Roman" w:hAnsi="Times New Roman" w:cs="Times New Roman"/>
          <w:sz w:val="24"/>
          <w:szCs w:val="24"/>
        </w:rPr>
        <w:t>.</w:t>
      </w:r>
      <w:r w:rsidR="00DD329A">
        <w:rPr>
          <w:rFonts w:ascii="Times New Roman" w:hAnsi="Times New Roman" w:cs="Times New Roman"/>
          <w:sz w:val="24"/>
          <w:szCs w:val="24"/>
        </w:rPr>
        <w:t xml:space="preserve"> Berikut pemograman yang digunakan:</w:t>
      </w:r>
    </w:p>
    <w:p w14:paraId="63A7EA17" w14:textId="5F6EBFC9" w:rsidR="00DD329A" w:rsidRDefault="003D35C2" w:rsidP="0096200D">
      <w:pPr>
        <w:pStyle w:val="ListParagraph"/>
        <w:spacing w:after="0" w:line="360" w:lineRule="auto"/>
        <w:ind w:left="1080"/>
        <w:jc w:val="both"/>
      </w:pPr>
      <w:r>
        <w:rPr>
          <w:noProof/>
        </w:rPr>
        <w:lastRenderedPageBreak/>
        <w:drawing>
          <wp:inline distT="0" distB="0" distL="0" distR="0" wp14:anchorId="36C05E42" wp14:editId="36121A17">
            <wp:extent cx="5039995" cy="3383280"/>
            <wp:effectExtent l="0" t="0" r="8255" b="7620"/>
            <wp:docPr id="1979901558"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01558" name="Picture 1" descr="A picture containing text, screenshot, font&#10;&#10;Description automatically generated"/>
                    <pic:cNvPicPr/>
                  </pic:nvPicPr>
                  <pic:blipFill>
                    <a:blip r:embed="rId25"/>
                    <a:stretch>
                      <a:fillRect/>
                    </a:stretch>
                  </pic:blipFill>
                  <pic:spPr>
                    <a:xfrm>
                      <a:off x="0" y="0"/>
                      <a:ext cx="5039995" cy="3383280"/>
                    </a:xfrm>
                    <a:prstGeom prst="rect">
                      <a:avLst/>
                    </a:prstGeom>
                  </pic:spPr>
                </pic:pic>
              </a:graphicData>
            </a:graphic>
          </wp:inline>
        </w:drawing>
      </w:r>
    </w:p>
    <w:p w14:paraId="6788F66B" w14:textId="57195174" w:rsidR="00DD329A" w:rsidRDefault="00DD329A" w:rsidP="00DD329A">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1 kode</w:t>
      </w:r>
      <w:r>
        <w:rPr>
          <w:rFonts w:ascii="Times New Roman" w:hAnsi="Times New Roman" w:cs="Times New Roman"/>
          <w:color w:val="auto"/>
          <w:sz w:val="22"/>
          <w:szCs w:val="22"/>
        </w:rPr>
        <w:t xml:space="preserve"> naives bayes.</w:t>
      </w:r>
    </w:p>
    <w:p w14:paraId="1234BB66" w14:textId="087055F0" w:rsidR="003D35C2" w:rsidRPr="003D35C2" w:rsidRDefault="003D35C2" w:rsidP="003D35C2">
      <w:pPr>
        <w:spacing w:line="360" w:lineRule="auto"/>
        <w:ind w:left="1080"/>
        <w:jc w:val="both"/>
        <w:rPr>
          <w:rFonts w:ascii="Times New Roman" w:hAnsi="Times New Roman" w:cs="Times New Roman"/>
          <w:sz w:val="24"/>
          <w:szCs w:val="24"/>
        </w:rPr>
      </w:pPr>
      <w:r w:rsidRPr="003D35C2">
        <w:rPr>
          <w:rFonts w:ascii="Times New Roman" w:hAnsi="Times New Roman" w:cs="Times New Roman"/>
          <w:sz w:val="24"/>
          <w:szCs w:val="24"/>
        </w:rPr>
        <w:t xml:space="preserve">Pada gambar 3.3.1 </w:t>
      </w:r>
      <w:r>
        <w:rPr>
          <w:rFonts w:ascii="Times New Roman" w:hAnsi="Times New Roman" w:cs="Times New Roman"/>
          <w:sz w:val="24"/>
          <w:szCs w:val="24"/>
        </w:rPr>
        <w:t xml:space="preserve">sebelum dilakukan pelatihan terlebih dahulu pembagian antara data latih, data testing, agar </w:t>
      </w:r>
      <w:r>
        <w:rPr>
          <w:rFonts w:ascii="Times New Roman" w:hAnsi="Times New Roman" w:cs="Times New Roman"/>
          <w:i/>
          <w:iCs/>
          <w:sz w:val="24"/>
          <w:szCs w:val="24"/>
        </w:rPr>
        <w:t>machine learning</w:t>
      </w:r>
      <w:r>
        <w:rPr>
          <w:rFonts w:ascii="Times New Roman" w:hAnsi="Times New Roman" w:cs="Times New Roman"/>
          <w:sz w:val="24"/>
          <w:szCs w:val="24"/>
        </w:rPr>
        <w:t xml:space="preserve"> yang dilatih menggunakan data latih, hasil dari latih dilakukan prediksi dengan data testing</w:t>
      </w:r>
      <w:r w:rsidR="00007AB3">
        <w:rPr>
          <w:rFonts w:ascii="Times New Roman" w:hAnsi="Times New Roman" w:cs="Times New Roman"/>
          <w:sz w:val="24"/>
          <w:szCs w:val="24"/>
        </w:rPr>
        <w:t>.</w:t>
      </w:r>
    </w:p>
    <w:p w14:paraId="45D1C406" w14:textId="77777777" w:rsidR="00DD329A" w:rsidRPr="002A5CBF" w:rsidRDefault="00DD329A" w:rsidP="0096200D">
      <w:pPr>
        <w:pStyle w:val="ListParagraph"/>
        <w:spacing w:after="0" w:line="360" w:lineRule="auto"/>
        <w:ind w:left="1080"/>
        <w:jc w:val="both"/>
      </w:pP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3AB59001"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metode pohon keputusan ini </w:t>
      </w:r>
      <w:r w:rsidR="00104762">
        <w:rPr>
          <w:rFonts w:ascii="Times New Roman" w:hAnsi="Times New Roman" w:cs="Times New Roman"/>
          <w:sz w:val="24"/>
          <w:szCs w:val="24"/>
        </w:rPr>
        <w:t xml:space="preserve">bekerja berdasarkan </w:t>
      </w:r>
      <w:r w:rsidR="00104762">
        <w:rPr>
          <w:rFonts w:ascii="Times New Roman" w:hAnsi="Times New Roman" w:cs="Times New Roman"/>
          <w:i/>
          <w:iCs/>
          <w:sz w:val="24"/>
          <w:szCs w:val="24"/>
        </w:rPr>
        <w:t xml:space="preserve">node </w:t>
      </w:r>
      <w:r w:rsidR="00A354E9">
        <w:rPr>
          <w:rFonts w:ascii="Times New Roman" w:hAnsi="Times New Roman" w:cs="Times New Roman"/>
          <w:sz w:val="24"/>
          <w:szCs w:val="24"/>
        </w:rPr>
        <w:t>atau cabang sampai N tingkatan</w:t>
      </w:r>
      <w:r w:rsidR="00957CF5">
        <w:rPr>
          <w:rFonts w:ascii="Times New Roman" w:hAnsi="Times New Roman" w:cs="Times New Roman"/>
          <w:sz w:val="24"/>
          <w:szCs w:val="24"/>
        </w:rPr>
        <w:t xml:space="preserve"> yang disetiap </w:t>
      </w:r>
      <w:r w:rsidR="00957CF5">
        <w:rPr>
          <w:rFonts w:ascii="Times New Roman" w:hAnsi="Times New Roman" w:cs="Times New Roman"/>
          <w:i/>
          <w:iCs/>
          <w:sz w:val="24"/>
          <w:szCs w:val="24"/>
        </w:rPr>
        <w:t xml:space="preserve">node </w:t>
      </w:r>
      <w:r w:rsidR="00957CF5">
        <w:rPr>
          <w:rFonts w:ascii="Times New Roman" w:hAnsi="Times New Roman" w:cs="Times New Roman"/>
          <w:sz w:val="24"/>
          <w:szCs w:val="24"/>
        </w:rPr>
        <w:t xml:space="preserve">mempunyai </w:t>
      </w:r>
      <w:r w:rsidR="006D6C7C">
        <w:rPr>
          <w:rFonts w:ascii="Times New Roman" w:hAnsi="Times New Roman" w:cs="Times New Roman"/>
          <w:i/>
          <w:iCs/>
          <w:sz w:val="24"/>
          <w:szCs w:val="24"/>
        </w:rPr>
        <w:t>leaf</w:t>
      </w:r>
      <w:r w:rsidR="00C615EB">
        <w:rPr>
          <w:rFonts w:ascii="Times New Roman" w:hAnsi="Times New Roman" w:cs="Times New Roman"/>
          <w:i/>
          <w:iCs/>
          <w:sz w:val="24"/>
          <w:szCs w:val="24"/>
        </w:rPr>
        <w:t xml:space="preserve">, </w:t>
      </w:r>
      <w:r w:rsidR="00C615EB">
        <w:rPr>
          <w:rFonts w:ascii="Times New Roman" w:hAnsi="Times New Roman" w:cs="Times New Roman"/>
          <w:sz w:val="24"/>
          <w:szCs w:val="24"/>
        </w:rPr>
        <w:t xml:space="preserve">metode pembelajaran mesin </w:t>
      </w:r>
      <w:r w:rsidR="00C615EB">
        <w:rPr>
          <w:rFonts w:ascii="Times New Roman" w:hAnsi="Times New Roman" w:cs="Times New Roman"/>
          <w:i/>
          <w:iCs/>
          <w:sz w:val="24"/>
          <w:szCs w:val="24"/>
        </w:rPr>
        <w:t xml:space="preserve">decision </w:t>
      </w:r>
      <w:r w:rsidR="008441BD">
        <w:rPr>
          <w:rFonts w:ascii="Times New Roman" w:hAnsi="Times New Roman" w:cs="Times New Roman"/>
          <w:i/>
          <w:iCs/>
          <w:sz w:val="24"/>
          <w:szCs w:val="24"/>
        </w:rPr>
        <w:t xml:space="preserve">tree </w:t>
      </w:r>
      <w:r w:rsidR="008441BD">
        <w:rPr>
          <w:rFonts w:ascii="Times New Roman" w:hAnsi="Times New Roman" w:cs="Times New Roman"/>
          <w:sz w:val="24"/>
          <w:szCs w:val="24"/>
        </w:rPr>
        <w:t>menggunakan</w:t>
      </w:r>
      <w:r w:rsidR="00C615EB">
        <w:rPr>
          <w:rFonts w:ascii="Times New Roman" w:hAnsi="Times New Roman" w:cs="Times New Roman"/>
          <w:sz w:val="24"/>
          <w:szCs w:val="24"/>
        </w:rPr>
        <w:t xml:space="preserve"> dari </w:t>
      </w:r>
      <w:r w:rsidR="00C615EB">
        <w:rPr>
          <w:rFonts w:ascii="Times New Roman" w:hAnsi="Times New Roman" w:cs="Times New Roman"/>
          <w:i/>
          <w:iCs/>
          <w:sz w:val="24"/>
          <w:szCs w:val="24"/>
        </w:rPr>
        <w:t>scikit-learn</w:t>
      </w:r>
      <w:r w:rsidR="00690E89">
        <w:rPr>
          <w:rFonts w:ascii="Times New Roman" w:hAnsi="Times New Roman" w:cs="Times New Roman"/>
          <w:i/>
          <w:iCs/>
          <w:sz w:val="24"/>
          <w:szCs w:val="24"/>
        </w:rPr>
        <w:t xml:space="preserve">, </w:t>
      </w:r>
      <w:r w:rsidR="00690E89">
        <w:rPr>
          <w:rFonts w:ascii="Times New Roman" w:hAnsi="Times New Roman" w:cs="Times New Roman"/>
          <w:sz w:val="24"/>
          <w:szCs w:val="24"/>
        </w:rPr>
        <w:t xml:space="preserve">berikut program yang digunakan: </w:t>
      </w:r>
    </w:p>
    <w:p w14:paraId="7683DF58" w14:textId="356DCEBB" w:rsidR="00690E89" w:rsidRDefault="008441BD" w:rsidP="002C1085">
      <w:pPr>
        <w:pStyle w:val="ListParagraph"/>
        <w:spacing w:after="0" w:line="360" w:lineRule="auto"/>
        <w:ind w:left="1080"/>
        <w:jc w:val="both"/>
        <w:rPr>
          <w:rFonts w:ascii="Times New Roman" w:hAnsi="Times New Roman" w:cs="Times New Roman"/>
          <w:sz w:val="24"/>
          <w:szCs w:val="24"/>
        </w:rPr>
      </w:pPr>
      <w:r>
        <w:rPr>
          <w:noProof/>
        </w:rPr>
        <w:drawing>
          <wp:inline distT="0" distB="0" distL="0" distR="0" wp14:anchorId="54D3729D" wp14:editId="14BF7FF3">
            <wp:extent cx="5039995" cy="1624965"/>
            <wp:effectExtent l="0" t="0" r="8255" b="0"/>
            <wp:docPr id="752530477"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30477" name="Picture 1" descr="A screen shot of a computer code&#10;&#10;Description automatically generated with low confidence"/>
                    <pic:cNvPicPr/>
                  </pic:nvPicPr>
                  <pic:blipFill>
                    <a:blip r:embed="rId26"/>
                    <a:stretch>
                      <a:fillRect/>
                    </a:stretch>
                  </pic:blipFill>
                  <pic:spPr>
                    <a:xfrm>
                      <a:off x="0" y="0"/>
                      <a:ext cx="5039995" cy="1624965"/>
                    </a:xfrm>
                    <a:prstGeom prst="rect">
                      <a:avLst/>
                    </a:prstGeom>
                  </pic:spPr>
                </pic:pic>
              </a:graphicData>
            </a:graphic>
          </wp:inline>
        </w:drawing>
      </w:r>
      <w:r>
        <w:rPr>
          <w:rFonts w:ascii="Times New Roman" w:hAnsi="Times New Roman" w:cs="Times New Roman"/>
          <w:sz w:val="24"/>
          <w:szCs w:val="24"/>
        </w:rPr>
        <w:t xml:space="preserve"> </w:t>
      </w:r>
    </w:p>
    <w:p w14:paraId="703768D9" w14:textId="561A7FB3" w:rsidR="008441BD" w:rsidRDefault="008441BD" w:rsidP="008441BD">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lastRenderedPageBreak/>
        <w:t xml:space="preserve">                       Gambar </w:t>
      </w:r>
      <w:r>
        <w:rPr>
          <w:rFonts w:ascii="Times New Roman" w:hAnsi="Times New Roman" w:cs="Times New Roman"/>
          <w:i w:val="0"/>
          <w:iCs w:val="0"/>
          <w:color w:val="auto"/>
          <w:sz w:val="22"/>
          <w:szCs w:val="22"/>
        </w:rPr>
        <w:t>3.3.2 kode</w:t>
      </w:r>
      <w:r>
        <w:rPr>
          <w:rFonts w:ascii="Times New Roman" w:hAnsi="Times New Roman" w:cs="Times New Roman"/>
          <w:color w:val="auto"/>
          <w:sz w:val="22"/>
          <w:szCs w:val="22"/>
        </w:rPr>
        <w:t xml:space="preserve"> naives decision tree.</w:t>
      </w:r>
    </w:p>
    <w:p w14:paraId="0C204780" w14:textId="3171BD38" w:rsidR="009B4633" w:rsidRDefault="009B4633" w:rsidP="009B4633">
      <w:pPr>
        <w:spacing w:after="0" w:line="360" w:lineRule="auto"/>
        <w:ind w:left="720" w:firstLine="60"/>
        <w:jc w:val="both"/>
        <w:rPr>
          <w:rFonts w:ascii="Times New Roman" w:hAnsi="Times New Roman" w:cs="Times New Roman"/>
          <w:sz w:val="24"/>
          <w:szCs w:val="24"/>
        </w:rPr>
      </w:pPr>
      <w:r>
        <w:rPr>
          <w:rFonts w:ascii="Times New Roman" w:hAnsi="Times New Roman" w:cs="Times New Roman"/>
          <w:sz w:val="24"/>
          <w:szCs w:val="24"/>
        </w:rPr>
        <w:t xml:space="preserve">Pada gambar 3.3.2 merupakan program yang digunakan, pada penelitian ini akan </w:t>
      </w:r>
      <w:r w:rsidR="0081171C">
        <w:rPr>
          <w:rFonts w:ascii="Times New Roman" w:hAnsi="Times New Roman" w:cs="Times New Roman"/>
          <w:sz w:val="24"/>
          <w:szCs w:val="24"/>
        </w:rPr>
        <w:t>melakukan perubahan parameter</w:t>
      </w:r>
      <w:r>
        <w:rPr>
          <w:rFonts w:ascii="Times New Roman" w:hAnsi="Times New Roman" w:cs="Times New Roman"/>
          <w:sz w:val="24"/>
          <w:szCs w:val="24"/>
        </w:rPr>
        <w:t>, antara lain sebagai berikut:</w:t>
      </w:r>
    </w:p>
    <w:p w14:paraId="50C8AB46" w14:textId="15AD1FAF" w:rsidR="006A28BF" w:rsidRPr="006A28BF"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riterion </w:t>
      </w:r>
      <w:r>
        <w:rPr>
          <w:rFonts w:ascii="Times New Roman" w:hAnsi="Times New Roman" w:cs="Times New Roman"/>
          <w:sz w:val="24"/>
          <w:szCs w:val="24"/>
        </w:rPr>
        <w:t xml:space="preserve">menggunakan dua yaitu, </w:t>
      </w:r>
      <w:r>
        <w:rPr>
          <w:rFonts w:ascii="Times New Roman" w:hAnsi="Times New Roman" w:cs="Times New Roman"/>
          <w:i/>
          <w:iCs/>
          <w:sz w:val="24"/>
          <w:szCs w:val="24"/>
        </w:rPr>
        <w:t xml:space="preserve">gini, </w:t>
      </w:r>
      <w:r w:rsidRPr="009B4633">
        <w:rPr>
          <w:rFonts w:ascii="Times New Roman" w:hAnsi="Times New Roman" w:cs="Times New Roman"/>
          <w:i/>
          <w:iCs/>
          <w:sz w:val="24"/>
          <w:szCs w:val="24"/>
        </w:rPr>
        <w:t>entrop</w:t>
      </w:r>
      <w:r w:rsidR="006A28BF">
        <w:rPr>
          <w:rFonts w:ascii="Times New Roman" w:hAnsi="Times New Roman" w:cs="Times New Roman"/>
          <w:i/>
          <w:iCs/>
          <w:sz w:val="24"/>
          <w:szCs w:val="24"/>
        </w:rPr>
        <w:t>y.</w:t>
      </w:r>
    </w:p>
    <w:p w14:paraId="1E9A1229" w14:textId="71B00365" w:rsidR="00BE3F49"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BE3F49">
        <w:rPr>
          <w:rFonts w:ascii="Times New Roman" w:hAnsi="Times New Roman" w:cs="Times New Roman"/>
          <w:i/>
          <w:iCs/>
          <w:sz w:val="24"/>
          <w:szCs w:val="24"/>
        </w:rPr>
        <w:t xml:space="preserve">Max depth </w:t>
      </w:r>
      <w:r w:rsidR="00BE3F49">
        <w:rPr>
          <w:rFonts w:ascii="Times New Roman" w:hAnsi="Times New Roman" w:cs="Times New Roman"/>
          <w:sz w:val="24"/>
          <w:szCs w:val="24"/>
        </w:rPr>
        <w:t>atau kedalaman pohon, dari 1 – 10</w:t>
      </w:r>
    </w:p>
    <w:p w14:paraId="3A1E5C22" w14:textId="55185901" w:rsidR="009B4633" w:rsidRPr="00E51876" w:rsidRDefault="00BE3F49"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Max feature </w:t>
      </w:r>
      <w:r>
        <w:rPr>
          <w:rFonts w:ascii="Times New Roman" w:hAnsi="Times New Roman" w:cs="Times New Roman"/>
          <w:sz w:val="24"/>
          <w:szCs w:val="24"/>
        </w:rPr>
        <w:t xml:space="preserve">menggunakan </w:t>
      </w:r>
      <w:r>
        <w:rPr>
          <w:rFonts w:ascii="Times New Roman" w:hAnsi="Times New Roman" w:cs="Times New Roman"/>
          <w:i/>
          <w:iCs/>
          <w:sz w:val="24"/>
          <w:szCs w:val="24"/>
        </w:rPr>
        <w:t>auto, sqrt, log2</w:t>
      </w:r>
    </w:p>
    <w:p w14:paraId="119CE13D" w14:textId="05157D1E" w:rsidR="00E51876" w:rsidRDefault="00E51876"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x leaf node dari 1-10</w:t>
      </w:r>
    </w:p>
    <w:p w14:paraId="40E0194D" w14:textId="3B781E66" w:rsidR="008441BD" w:rsidRDefault="00587A2D" w:rsidP="00E11040">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ri parameter yang</w:t>
      </w:r>
      <w:r w:rsidR="00075CA9">
        <w:rPr>
          <w:rFonts w:ascii="Times New Roman" w:hAnsi="Times New Roman" w:cs="Times New Roman"/>
          <w:sz w:val="24"/>
          <w:szCs w:val="24"/>
        </w:rPr>
        <w:t xml:space="preserve"> sudah disebutkan</w:t>
      </w:r>
      <w:r>
        <w:rPr>
          <w:rFonts w:ascii="Times New Roman" w:hAnsi="Times New Roman" w:cs="Times New Roman"/>
          <w:sz w:val="24"/>
          <w:szCs w:val="24"/>
        </w:rPr>
        <w:t xml:space="preserve"> akan dilakukan akan dikomparasi mana yang menghasilkan hasil akurasi tertinggi.</w:t>
      </w:r>
    </w:p>
    <w:p w14:paraId="4E97833C" w14:textId="77777777" w:rsidR="00E11040" w:rsidRPr="00E11040" w:rsidRDefault="00E11040" w:rsidP="00E11040">
      <w:pPr>
        <w:spacing w:after="0" w:line="360" w:lineRule="auto"/>
        <w:ind w:left="720"/>
        <w:jc w:val="both"/>
        <w:rPr>
          <w:rFonts w:ascii="Times New Roman" w:hAnsi="Times New Roman" w:cs="Times New Roman"/>
          <w:sz w:val="24"/>
          <w:szCs w:val="24"/>
        </w:rPr>
      </w:pPr>
    </w:p>
    <w:p w14:paraId="447C962D" w14:textId="7F3EF572" w:rsidR="002C1085" w:rsidRDefault="00E11040" w:rsidP="007B6172">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0EB0214F" w14:textId="38D679B1" w:rsidR="00A6529E" w:rsidRDefault="00A6529E" w:rsidP="00A6529E">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Pada tahap ini menggunakan </w:t>
      </w:r>
      <w:r w:rsidR="0081171C">
        <w:rPr>
          <w:rFonts w:ascii="Times New Roman" w:hAnsi="Times New Roman" w:cs="Times New Roman"/>
          <w:i/>
          <w:iCs/>
          <w:sz w:val="24"/>
          <w:szCs w:val="24"/>
        </w:rPr>
        <w:t xml:space="preserve">library </w:t>
      </w:r>
      <w:r w:rsidR="0081171C">
        <w:rPr>
          <w:rFonts w:ascii="Times New Roman" w:hAnsi="Times New Roman" w:cs="Times New Roman"/>
          <w:sz w:val="24"/>
          <w:szCs w:val="24"/>
        </w:rPr>
        <w:t xml:space="preserve">dari </w:t>
      </w:r>
      <w:r w:rsidR="0081171C">
        <w:rPr>
          <w:rFonts w:ascii="Times New Roman" w:hAnsi="Times New Roman" w:cs="Times New Roman"/>
          <w:i/>
          <w:iCs/>
          <w:sz w:val="24"/>
          <w:szCs w:val="24"/>
        </w:rPr>
        <w:t xml:space="preserve">scikit-learn </w:t>
      </w:r>
      <w:r w:rsidR="0081171C">
        <w:rPr>
          <w:rFonts w:ascii="Times New Roman" w:hAnsi="Times New Roman" w:cs="Times New Roman"/>
          <w:sz w:val="24"/>
          <w:szCs w:val="24"/>
        </w:rPr>
        <w:t xml:space="preserve">untuk membuat </w:t>
      </w:r>
      <w:r w:rsidR="0081171C">
        <w:rPr>
          <w:rFonts w:ascii="Times New Roman" w:hAnsi="Times New Roman" w:cs="Times New Roman"/>
          <w:i/>
          <w:iCs/>
          <w:sz w:val="24"/>
          <w:szCs w:val="24"/>
        </w:rPr>
        <w:t>machine learning k-nearest neighbor</w:t>
      </w:r>
      <w:r w:rsidR="0081171C">
        <w:rPr>
          <w:rFonts w:ascii="Times New Roman" w:hAnsi="Times New Roman" w:cs="Times New Roman"/>
          <w:sz w:val="24"/>
          <w:szCs w:val="24"/>
        </w:rPr>
        <w:t>, dan juga melakukan analisa dari perubahan parameter sebagai berikut:</w:t>
      </w:r>
    </w:p>
    <w:p w14:paraId="1076AAF3" w14:textId="733F523F" w:rsidR="0081171C" w:rsidRDefault="0081171C" w:rsidP="0081171C">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K menggunakan dari rentang </w:t>
      </w:r>
      <w:r w:rsidR="007D1C41">
        <w:rPr>
          <w:rFonts w:ascii="Times New Roman" w:hAnsi="Times New Roman" w:cs="Times New Roman"/>
          <w:sz w:val="24"/>
          <w:szCs w:val="24"/>
        </w:rPr>
        <w:t>1 -</w:t>
      </w:r>
      <w:r>
        <w:rPr>
          <w:rFonts w:ascii="Times New Roman" w:hAnsi="Times New Roman" w:cs="Times New Roman"/>
          <w:sz w:val="24"/>
          <w:szCs w:val="24"/>
        </w:rPr>
        <w:t xml:space="preserve"> 10</w:t>
      </w:r>
    </w:p>
    <w:p w14:paraId="4B57B4BA" w14:textId="46562B75" w:rsidR="0081171C" w:rsidRPr="00075CA9" w:rsidRDefault="0081171C" w:rsidP="00455064">
      <w:pPr>
        <w:pStyle w:val="ListParagraph"/>
        <w:numPr>
          <w:ilvl w:val="0"/>
          <w:numId w:val="31"/>
        </w:numPr>
        <w:spacing w:after="0" w:line="360" w:lineRule="auto"/>
        <w:ind w:left="2874" w:hanging="357"/>
        <w:jc w:val="both"/>
        <w:rPr>
          <w:rFonts w:ascii="Times New Roman" w:hAnsi="Times New Roman" w:cs="Times New Roman"/>
          <w:sz w:val="24"/>
          <w:szCs w:val="24"/>
        </w:rPr>
      </w:pPr>
      <w:r>
        <w:rPr>
          <w:rFonts w:ascii="Times New Roman" w:hAnsi="Times New Roman" w:cs="Times New Roman"/>
          <w:sz w:val="24"/>
          <w:szCs w:val="24"/>
        </w:rPr>
        <w:t xml:space="preserve">Algoritma menghitung tetangga terdekat menggunakn 3, yaitu </w:t>
      </w:r>
      <w:r w:rsidRPr="0081171C">
        <w:rPr>
          <w:rFonts w:ascii="Times New Roman" w:hAnsi="Times New Roman" w:cs="Times New Roman"/>
          <w:i/>
          <w:iCs/>
          <w:sz w:val="24"/>
          <w:szCs w:val="24"/>
        </w:rPr>
        <w:t>ball_tree</w:t>
      </w:r>
      <w:r>
        <w:rPr>
          <w:rFonts w:ascii="Times New Roman" w:hAnsi="Times New Roman" w:cs="Times New Roman"/>
          <w:i/>
          <w:iCs/>
          <w:sz w:val="24"/>
          <w:szCs w:val="24"/>
        </w:rPr>
        <w:t>, kd_tree, brute</w:t>
      </w:r>
    </w:p>
    <w:p w14:paraId="78BA7258" w14:textId="0470C007" w:rsidR="00075CA9" w:rsidRPr="00075CA9" w:rsidRDefault="00075CA9" w:rsidP="00F25A54">
      <w:pPr>
        <w:spacing w:after="0" w:line="360" w:lineRule="auto"/>
        <w:ind w:left="960"/>
        <w:jc w:val="both"/>
        <w:rPr>
          <w:rFonts w:ascii="Times New Roman" w:hAnsi="Times New Roman" w:cs="Times New Roman"/>
          <w:sz w:val="24"/>
          <w:szCs w:val="24"/>
        </w:rPr>
      </w:pPr>
      <w:r>
        <w:rPr>
          <w:rFonts w:ascii="Times New Roman" w:hAnsi="Times New Roman" w:cs="Times New Roman"/>
          <w:sz w:val="24"/>
          <w:szCs w:val="24"/>
        </w:rPr>
        <w:t xml:space="preserve">Dari </w:t>
      </w:r>
      <w:r w:rsidR="005F6E0F">
        <w:rPr>
          <w:rFonts w:ascii="Times New Roman" w:hAnsi="Times New Roman" w:cs="Times New Roman"/>
          <w:sz w:val="24"/>
          <w:szCs w:val="24"/>
        </w:rPr>
        <w:t>parameter yang sudah disebutkan akan dilakukan analisa komparasi mana yang menghasilkan hasil akurasi tertinggi.</w:t>
      </w:r>
    </w:p>
    <w:p w14:paraId="311789C2" w14:textId="77777777" w:rsidR="003C6370" w:rsidRDefault="003C6370" w:rsidP="00A6529E">
      <w:pPr>
        <w:pStyle w:val="ListParagraph"/>
        <w:spacing w:after="0" w:line="360" w:lineRule="auto"/>
        <w:ind w:left="1080"/>
        <w:jc w:val="both"/>
        <w:rPr>
          <w:rFonts w:ascii="Times New Roman" w:hAnsi="Times New Roman" w:cs="Times New Roman"/>
          <w:sz w:val="24"/>
          <w:szCs w:val="24"/>
        </w:rPr>
      </w:pPr>
    </w:p>
    <w:p w14:paraId="4089EBAB" w14:textId="2100B297" w:rsidR="003C6370" w:rsidRPr="00A86E3A" w:rsidRDefault="003C6370" w:rsidP="003C6370">
      <w:pPr>
        <w:pStyle w:val="ListParagraph"/>
        <w:spacing w:after="0" w:line="360" w:lineRule="auto"/>
        <w:ind w:left="3600"/>
        <w:jc w:val="both"/>
        <w:rPr>
          <w:rFonts w:ascii="Times New Roman" w:hAnsi="Times New Roman" w:cs="Times New Roman"/>
          <w:sz w:val="24"/>
          <w:szCs w:val="24"/>
        </w:rPr>
      </w:pP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AA879DC"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 dengan data teks, kemudian dilakukan prediksi dari data testing, dari hasil prediksi dibutuhkan evaluasi untuk melihat hasil akurasi, penelitian ini menggunakan evaluasi dengan </w:t>
      </w:r>
      <w:r w:rsidR="00E3081F">
        <w:rPr>
          <w:rFonts w:ascii="Times New Roman" w:hAnsi="Times New Roman" w:cs="Times New Roman"/>
          <w:sz w:val="24"/>
          <w:szCs w:val="24"/>
        </w:rPr>
        <w:t>empat</w:t>
      </w:r>
      <w:r>
        <w:rPr>
          <w:rFonts w:ascii="Times New Roman" w:hAnsi="Times New Roman" w:cs="Times New Roman"/>
          <w:sz w:val="24"/>
          <w:szCs w:val="24"/>
        </w:rPr>
        <w:t xml:space="preserve"> metode, yaitu:</w:t>
      </w:r>
    </w:p>
    <w:p w14:paraId="718C61AA" w14:textId="514CD6B1" w:rsidR="00081D7F" w:rsidRDefault="00081D7F" w:rsidP="00081D7F">
      <w:pPr>
        <w:pStyle w:val="ListParagraph"/>
        <w:numPr>
          <w:ilvl w:val="0"/>
          <w:numId w:val="33"/>
        </w:numPr>
        <w:spacing w:after="0" w:line="360" w:lineRule="auto"/>
        <w:jc w:val="both"/>
        <w:rPr>
          <w:rFonts w:ascii="Times New Roman" w:hAnsi="Times New Roman" w:cs="Times New Roman"/>
          <w:i/>
          <w:iCs/>
          <w:sz w:val="24"/>
          <w:szCs w:val="24"/>
        </w:rPr>
      </w:pPr>
      <w:r w:rsidRPr="00081D7F">
        <w:rPr>
          <w:rFonts w:ascii="Times New Roman" w:hAnsi="Times New Roman" w:cs="Times New Roman"/>
          <w:i/>
          <w:iCs/>
          <w:sz w:val="24"/>
          <w:szCs w:val="24"/>
        </w:rPr>
        <w:t xml:space="preserve">Recall </w:t>
      </w:r>
    </w:p>
    <w:p w14:paraId="7B7851B6" w14:textId="7614622B" w:rsidR="00CB4F34" w:rsidRDefault="00CB4F34" w:rsidP="00CB4F34">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lihat hasil dari</w:t>
      </w:r>
      <w:r w:rsidR="00B36393">
        <w:rPr>
          <w:rFonts w:ascii="Times New Roman" w:hAnsi="Times New Roman" w:cs="Times New Roman"/>
          <w:sz w:val="24"/>
          <w:szCs w:val="24"/>
        </w:rPr>
        <w:t xml:space="preserve"> hasil</w:t>
      </w:r>
      <w:r w:rsidR="002C75CC">
        <w:rPr>
          <w:rFonts w:ascii="Times New Roman" w:hAnsi="Times New Roman" w:cs="Times New Roman"/>
          <w:sz w:val="24"/>
          <w:szCs w:val="24"/>
        </w:rPr>
        <w:t xml:space="preserve"> total</w:t>
      </w:r>
      <w:r>
        <w:rPr>
          <w:rFonts w:ascii="Times New Roman" w:hAnsi="Times New Roman" w:cs="Times New Roman"/>
          <w:sz w:val="24"/>
          <w:szCs w:val="24"/>
        </w:rPr>
        <w:t xml:space="preserve"> prediksi benar (</w:t>
      </w:r>
      <w:r>
        <w:rPr>
          <w:rFonts w:ascii="Times New Roman" w:hAnsi="Times New Roman" w:cs="Times New Roman"/>
          <w:i/>
          <w:iCs/>
          <w:sz w:val="24"/>
          <w:szCs w:val="24"/>
        </w:rPr>
        <w:t>true positifve)</w:t>
      </w:r>
      <w:r>
        <w:rPr>
          <w:rFonts w:ascii="Times New Roman" w:hAnsi="Times New Roman" w:cs="Times New Roman"/>
          <w:sz w:val="24"/>
          <w:szCs w:val="24"/>
        </w:rPr>
        <w:t xml:space="preserve">, dengan </w:t>
      </w:r>
      <w:r w:rsidR="002C75CC">
        <w:rPr>
          <w:rFonts w:ascii="Times New Roman" w:hAnsi="Times New Roman" w:cs="Times New Roman"/>
          <w:sz w:val="24"/>
          <w:szCs w:val="24"/>
        </w:rPr>
        <w:t>total</w:t>
      </w:r>
      <w:r>
        <w:rPr>
          <w:rFonts w:ascii="Times New Roman" w:hAnsi="Times New Roman" w:cs="Times New Roman"/>
          <w:sz w:val="24"/>
          <w:szCs w:val="24"/>
        </w:rPr>
        <w:t xml:space="preserve"> prediksi salah (</w:t>
      </w:r>
      <w:r>
        <w:rPr>
          <w:rFonts w:ascii="Times New Roman" w:hAnsi="Times New Roman" w:cs="Times New Roman"/>
          <w:i/>
          <w:iCs/>
          <w:sz w:val="24"/>
          <w:szCs w:val="24"/>
        </w:rPr>
        <w:t>false negative)</w:t>
      </w:r>
      <w:r w:rsidR="004349C4">
        <w:rPr>
          <w:rFonts w:ascii="Times New Roman" w:hAnsi="Times New Roman" w:cs="Times New Roman"/>
          <w:i/>
          <w:iCs/>
          <w:sz w:val="24"/>
          <w:szCs w:val="24"/>
        </w:rPr>
        <w:t>,</w:t>
      </w:r>
      <w:r w:rsidR="009047BE">
        <w:rPr>
          <w:rFonts w:ascii="Times New Roman" w:hAnsi="Times New Roman" w:cs="Times New Roman"/>
          <w:sz w:val="24"/>
          <w:szCs w:val="24"/>
        </w:rPr>
        <w:t xml:space="preserve"> </w:t>
      </w:r>
      <w:r w:rsidR="004349C4">
        <w:rPr>
          <w:rFonts w:ascii="Times New Roman" w:hAnsi="Times New Roman" w:cs="Times New Roman"/>
          <w:sz w:val="24"/>
          <w:szCs w:val="24"/>
        </w:rPr>
        <w:t>kemudian dikalkukasi dengan cara sebagai berikut:</w:t>
      </w:r>
    </w:p>
    <w:p w14:paraId="6FE1E774" w14:textId="7D543429" w:rsidR="00B36393" w:rsidRDefault="007F0588" w:rsidP="00B3639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C3A53B8" w14:textId="77777777" w:rsidR="00B36393" w:rsidRPr="00B36393" w:rsidRDefault="00B36393" w:rsidP="00CB4F34">
      <w:pPr>
        <w:pStyle w:val="ListParagraph"/>
        <w:spacing w:after="0" w:line="360" w:lineRule="auto"/>
        <w:ind w:left="1800"/>
        <w:jc w:val="both"/>
        <w:rPr>
          <w:rFonts w:ascii="Times New Roman" w:hAnsi="Times New Roman" w:cs="Times New Roman"/>
          <w:sz w:val="24"/>
          <w:szCs w:val="24"/>
        </w:rPr>
      </w:pPr>
    </w:p>
    <w:p w14:paraId="72991592" w14:textId="77777777" w:rsidR="00CB4F34" w:rsidRPr="00CB4F34" w:rsidRDefault="00CB4F34" w:rsidP="00CB4F34">
      <w:pPr>
        <w:pStyle w:val="ListParagraph"/>
        <w:spacing w:after="0" w:line="360" w:lineRule="auto"/>
        <w:ind w:left="1800"/>
        <w:jc w:val="both"/>
        <w:rPr>
          <w:rFonts w:ascii="Times New Roman" w:hAnsi="Times New Roman" w:cs="Times New Roman"/>
          <w:sz w:val="24"/>
          <w:szCs w:val="24"/>
        </w:rPr>
      </w:pPr>
    </w:p>
    <w:p w14:paraId="0C817F44" w14:textId="6D482C45" w:rsidR="00081D7F" w:rsidRPr="00B36393" w:rsidRDefault="00081D7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Precision</w:t>
      </w:r>
    </w:p>
    <w:p w14:paraId="71709117" w14:textId="6A515C45" w:rsidR="00B36393" w:rsidRPr="004349C4" w:rsidRDefault="00B36393" w:rsidP="00B3639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w:t>
      </w:r>
      <w:r w:rsidR="00D3467E">
        <w:rPr>
          <w:rFonts w:ascii="Times New Roman" w:hAnsi="Times New Roman" w:cs="Times New Roman"/>
          <w:sz w:val="24"/>
          <w:szCs w:val="24"/>
        </w:rPr>
        <w:t xml:space="preserve">hasil </w:t>
      </w:r>
      <w:r w:rsidR="002C75CC">
        <w:rPr>
          <w:rFonts w:ascii="Times New Roman" w:hAnsi="Times New Roman" w:cs="Times New Roman"/>
          <w:sz w:val="24"/>
          <w:szCs w:val="24"/>
        </w:rPr>
        <w:t>total</w:t>
      </w:r>
      <w:r w:rsidR="00D3467E">
        <w:rPr>
          <w:rFonts w:ascii="Times New Roman" w:hAnsi="Times New Roman" w:cs="Times New Roman"/>
          <w:sz w:val="24"/>
          <w:szCs w:val="24"/>
        </w:rPr>
        <w:t xml:space="preserve"> </w:t>
      </w:r>
      <w:r w:rsidR="00D3467E">
        <w:rPr>
          <w:rFonts w:ascii="Times New Roman" w:hAnsi="Times New Roman" w:cs="Times New Roman"/>
          <w:i/>
          <w:iCs/>
          <w:sz w:val="24"/>
          <w:szCs w:val="24"/>
        </w:rPr>
        <w:t>true positi</w:t>
      </w:r>
      <w:r w:rsidR="002C75CC">
        <w:rPr>
          <w:rFonts w:ascii="Times New Roman" w:hAnsi="Times New Roman" w:cs="Times New Roman"/>
          <w:i/>
          <w:iCs/>
          <w:sz w:val="24"/>
          <w:szCs w:val="24"/>
        </w:rPr>
        <w:t xml:space="preserve">ve </w:t>
      </w:r>
      <w:r w:rsidR="00436AAB">
        <w:rPr>
          <w:rFonts w:ascii="Times New Roman" w:hAnsi="Times New Roman" w:cs="Times New Roman"/>
          <w:sz w:val="24"/>
          <w:szCs w:val="24"/>
        </w:rPr>
        <w:t>dan hasil</w:t>
      </w:r>
      <w:r w:rsidR="002C75CC">
        <w:rPr>
          <w:rFonts w:ascii="Times New Roman" w:hAnsi="Times New Roman" w:cs="Times New Roman"/>
          <w:sz w:val="24"/>
          <w:szCs w:val="24"/>
        </w:rPr>
        <w:t xml:space="preserve"> total </w:t>
      </w:r>
      <w:r w:rsidR="00436AAB">
        <w:rPr>
          <w:rFonts w:ascii="Times New Roman" w:hAnsi="Times New Roman" w:cs="Times New Roman"/>
          <w:i/>
          <w:iCs/>
          <w:sz w:val="24"/>
          <w:szCs w:val="24"/>
        </w:rPr>
        <w:t>false posi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kalkukasi dengan cara sebagai berikut:</w:t>
      </w:r>
    </w:p>
    <w:p w14:paraId="37073932" w14:textId="36BCC86E" w:rsidR="00572530" w:rsidRDefault="007F0588"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185922F2" w14:textId="77777777" w:rsidR="00816A90" w:rsidRPr="00816A90" w:rsidRDefault="00816A90" w:rsidP="00B36393">
      <w:pPr>
        <w:pStyle w:val="ListParagraph"/>
        <w:spacing w:after="0" w:line="360" w:lineRule="auto"/>
        <w:ind w:left="1800"/>
        <w:jc w:val="both"/>
        <w:rPr>
          <w:rFonts w:ascii="Times New Roman" w:hAnsi="Times New Roman" w:cs="Times New Roman"/>
          <w:sz w:val="24"/>
          <w:szCs w:val="24"/>
        </w:rPr>
      </w:pPr>
    </w:p>
    <w:p w14:paraId="4F04E4E4" w14:textId="4F7CA84B" w:rsidR="00081D7F" w:rsidRPr="00572530" w:rsidRDefault="00E3081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w:t>
      </w:r>
      <w:r w:rsidR="00081D7F">
        <w:rPr>
          <w:rFonts w:ascii="Times New Roman" w:hAnsi="Times New Roman" w:cs="Times New Roman"/>
          <w:i/>
          <w:iCs/>
          <w:sz w:val="24"/>
          <w:szCs w:val="24"/>
        </w:rPr>
        <w:t>ccuracy</w:t>
      </w:r>
    </w:p>
    <w:p w14:paraId="087DE2D0" w14:textId="3D9AF883" w:rsidR="00572530" w:rsidRPr="004349C4" w:rsidRDefault="00572530" w:rsidP="005725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hasil total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otal </w:t>
      </w:r>
      <w:r>
        <w:rPr>
          <w:rFonts w:ascii="Times New Roman" w:hAnsi="Times New Roman" w:cs="Times New Roman"/>
          <w:i/>
          <w:iCs/>
          <w:sz w:val="24"/>
          <w:szCs w:val="24"/>
        </w:rPr>
        <w:t xml:space="preserve">false negative, </w:t>
      </w:r>
      <w:r>
        <w:rPr>
          <w:rFonts w:ascii="Times New Roman" w:hAnsi="Times New Roman" w:cs="Times New Roman"/>
          <w:sz w:val="24"/>
          <w:szCs w:val="24"/>
        </w:rPr>
        <w:t xml:space="preserve">total </w:t>
      </w:r>
      <w:r>
        <w:rPr>
          <w:rFonts w:ascii="Times New Roman" w:hAnsi="Times New Roman" w:cs="Times New Roman"/>
          <w:i/>
          <w:iCs/>
          <w:sz w:val="24"/>
          <w:szCs w:val="24"/>
        </w:rPr>
        <w:t>true negative</w:t>
      </w:r>
      <w:r>
        <w:rPr>
          <w:rFonts w:ascii="Times New Roman" w:hAnsi="Times New Roman" w:cs="Times New Roman"/>
          <w:sz w:val="24"/>
          <w:szCs w:val="24"/>
        </w:rPr>
        <w:t xml:space="preserve">, dan </w:t>
      </w:r>
      <w:r>
        <w:rPr>
          <w:rFonts w:ascii="Times New Roman" w:hAnsi="Times New Roman" w:cs="Times New Roman"/>
          <w:i/>
          <w:iCs/>
          <w:sz w:val="24"/>
          <w:szCs w:val="24"/>
        </w:rPr>
        <w:t>false nega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lakukan kalkulasi dengan cara sebagai berikut:</w:t>
      </w:r>
    </w:p>
    <w:p w14:paraId="1934C8CE" w14:textId="77777777" w:rsidR="00572530" w:rsidRPr="00305820" w:rsidRDefault="00572530"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427BCA08" w14:textId="1466FC32" w:rsidR="00E3081F" w:rsidRPr="004349C4" w:rsidRDefault="00E3081F" w:rsidP="008A7294">
      <w:pPr>
        <w:pStyle w:val="ListParagraph"/>
        <w:numPr>
          <w:ilvl w:val="0"/>
          <w:numId w:val="33"/>
        </w:numPr>
        <w:spacing w:after="0" w:line="360" w:lineRule="auto"/>
        <w:ind w:left="1797"/>
        <w:jc w:val="both"/>
        <w:rPr>
          <w:rFonts w:ascii="Times New Roman" w:hAnsi="Times New Roman" w:cs="Times New Roman"/>
          <w:sz w:val="24"/>
          <w:szCs w:val="24"/>
        </w:rPr>
      </w:pPr>
      <w:r>
        <w:rPr>
          <w:rFonts w:ascii="Times New Roman" w:hAnsi="Times New Roman" w:cs="Times New Roman"/>
          <w:i/>
          <w:iCs/>
          <w:sz w:val="24"/>
          <w:szCs w:val="24"/>
        </w:rPr>
        <w:t>Confusion matrix</w:t>
      </w:r>
    </w:p>
    <w:p w14:paraId="20B6FADF" w14:textId="5151108D" w:rsidR="004349C4" w:rsidRDefault="00796B4E" w:rsidP="008A7294">
      <w:pPr>
        <w:pStyle w:val="ListParagraph"/>
        <w:spacing w:after="0" w:line="360" w:lineRule="auto"/>
        <w:ind w:left="1797"/>
        <w:jc w:val="both"/>
        <w:rPr>
          <w:rFonts w:ascii="Times New Roman" w:hAnsi="Times New Roman" w:cs="Times New Roman"/>
          <w:sz w:val="24"/>
          <w:szCs w:val="24"/>
        </w:rPr>
      </w:pPr>
      <w:r>
        <w:rPr>
          <w:rFonts w:ascii="Times New Roman" w:hAnsi="Times New Roman" w:cs="Times New Roman"/>
          <w:sz w:val="24"/>
          <w:szCs w:val="24"/>
        </w:rPr>
        <w:t xml:space="preserve">Merupakan </w:t>
      </w:r>
      <w:r w:rsidR="00F1030E">
        <w:rPr>
          <w:rFonts w:ascii="Times New Roman" w:hAnsi="Times New Roman" w:cs="Times New Roman"/>
          <w:sz w:val="24"/>
          <w:szCs w:val="24"/>
        </w:rPr>
        <w:t>matriks</w:t>
      </w:r>
      <w:r>
        <w:rPr>
          <w:rFonts w:ascii="Times New Roman" w:hAnsi="Times New Roman" w:cs="Times New Roman"/>
          <w:sz w:val="24"/>
          <w:szCs w:val="24"/>
        </w:rPr>
        <w:t xml:space="preserve"> yang mempunyai kolom dan baris sesuai dengan label kelas klasifikasi pada penelitian ini, yaitu 5 kolom dan 5 baris, </w:t>
      </w:r>
      <w:r w:rsidR="0015611F">
        <w:rPr>
          <w:rFonts w:ascii="Times New Roman" w:hAnsi="Times New Roman" w:cs="Times New Roman"/>
          <w:sz w:val="24"/>
          <w:szCs w:val="24"/>
        </w:rPr>
        <w:t xml:space="preserve">untuk melihat </w:t>
      </w:r>
      <w:r w:rsidR="004349C4">
        <w:rPr>
          <w:rFonts w:ascii="Times New Roman" w:hAnsi="Times New Roman" w:cs="Times New Roman"/>
          <w:sz w:val="24"/>
          <w:szCs w:val="24"/>
        </w:rPr>
        <w:t xml:space="preserve">berapa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true posi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false nega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true negative</w:t>
      </w:r>
      <w:r w:rsidR="00A33A50">
        <w:rPr>
          <w:rFonts w:ascii="Times New Roman" w:hAnsi="Times New Roman" w:cs="Times New Roman"/>
          <w:sz w:val="24"/>
          <w:szCs w:val="24"/>
        </w:rPr>
        <w:t xml:space="preserve">, dan </w:t>
      </w:r>
      <w:r w:rsidR="00A33A50">
        <w:rPr>
          <w:rFonts w:ascii="Times New Roman" w:hAnsi="Times New Roman" w:cs="Times New Roman"/>
          <w:i/>
          <w:iCs/>
          <w:sz w:val="24"/>
          <w:szCs w:val="24"/>
        </w:rPr>
        <w:t>false negative</w:t>
      </w:r>
      <w:r w:rsidR="00E15F85">
        <w:rPr>
          <w:rFonts w:ascii="Times New Roman" w:hAnsi="Times New Roman" w:cs="Times New Roman"/>
          <w:i/>
          <w:iCs/>
          <w:sz w:val="24"/>
          <w:szCs w:val="24"/>
        </w:rPr>
        <w:t xml:space="preserve">, </w:t>
      </w:r>
      <w:r w:rsidR="00E15F85">
        <w:rPr>
          <w:rFonts w:ascii="Times New Roman" w:hAnsi="Times New Roman" w:cs="Times New Roman"/>
          <w:sz w:val="24"/>
          <w:szCs w:val="24"/>
        </w:rPr>
        <w:t xml:space="preserve">berikut </w:t>
      </w:r>
      <w:r w:rsidR="00E15F85">
        <w:rPr>
          <w:rFonts w:ascii="Times New Roman" w:hAnsi="Times New Roman" w:cs="Times New Roman"/>
          <w:i/>
          <w:iCs/>
          <w:sz w:val="24"/>
          <w:szCs w:val="24"/>
        </w:rPr>
        <w:t xml:space="preserve">confusion matrix </w:t>
      </w:r>
      <w:r w:rsidR="00E15F85">
        <w:rPr>
          <w:rFonts w:ascii="Times New Roman" w:hAnsi="Times New Roman" w:cs="Times New Roman"/>
          <w:sz w:val="24"/>
          <w:szCs w:val="24"/>
        </w:rPr>
        <w:t>dari tabel 3.4</w:t>
      </w:r>
      <w:commentRangeEnd w:id="9"/>
      <w:r w:rsidR="00915FB2">
        <w:rPr>
          <w:rStyle w:val="CommentReference"/>
        </w:rPr>
        <w:commentReference w:id="9"/>
      </w:r>
    </w:p>
    <w:tbl>
      <w:tblPr>
        <w:tblStyle w:val="TableGrid"/>
        <w:tblW w:w="0" w:type="auto"/>
        <w:tblInd w:w="1800" w:type="dxa"/>
        <w:tblLook w:val="04A0" w:firstRow="1" w:lastRow="0" w:firstColumn="1" w:lastColumn="0" w:noHBand="0" w:noVBand="1"/>
      </w:tblPr>
      <w:tblGrid>
        <w:gridCol w:w="891"/>
        <w:gridCol w:w="1078"/>
        <w:gridCol w:w="1078"/>
        <w:gridCol w:w="1049"/>
        <w:gridCol w:w="1028"/>
        <w:gridCol w:w="1003"/>
      </w:tblGrid>
      <w:tr w:rsidR="00E15F85" w14:paraId="1DF014EF" w14:textId="5047746B" w:rsidTr="007E66D3">
        <w:tc>
          <w:tcPr>
            <w:tcW w:w="891" w:type="dxa"/>
          </w:tcPr>
          <w:p w14:paraId="4827C32F" w14:textId="407C021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025433E" w14:textId="6F4CA15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877C07C" w14:textId="0D0DA951" w:rsidR="00E15F85" w:rsidRPr="00E15F85" w:rsidRDefault="00E15F85" w:rsidP="00E15F85">
            <w:pPr>
              <w:pStyle w:val="ListParagraph"/>
              <w:spacing w:line="360" w:lineRule="auto"/>
              <w:ind w:left="0"/>
              <w:jc w:val="both"/>
              <w:rPr>
                <w:rFonts w:ascii="Times New Roman" w:hAnsi="Times New Roman" w:cs="Times New Roman"/>
                <w:i/>
                <w:iCs/>
                <w:sz w:val="24"/>
                <w:szCs w:val="24"/>
              </w:rPr>
            </w:pPr>
            <w:r w:rsidRPr="00E15F85">
              <w:rPr>
                <w:rFonts w:ascii="Times New Roman" w:hAnsi="Times New Roman" w:cs="Times New Roman"/>
                <w:sz w:val="24"/>
                <w:szCs w:val="24"/>
              </w:rPr>
              <w:t>Sangat baik</w:t>
            </w:r>
          </w:p>
        </w:tc>
        <w:tc>
          <w:tcPr>
            <w:tcW w:w="1078" w:type="dxa"/>
          </w:tcPr>
          <w:p w14:paraId="3BC69973" w14:textId="15722158"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52029CA" w14:textId="328027E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49" w:type="dxa"/>
          </w:tcPr>
          <w:p w14:paraId="208F25D6" w14:textId="05D0E8D4"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37B8BF" w14:textId="5628417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28" w:type="dxa"/>
          </w:tcPr>
          <w:p w14:paraId="1DAAF87E" w14:textId="3A80BACC"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7217407" w14:textId="74B9A1D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03" w:type="dxa"/>
          </w:tcPr>
          <w:p w14:paraId="387B5F43" w14:textId="778AFD4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49FEC4" w14:textId="3EA128EE"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r>
      <w:tr w:rsidR="00E15F85" w14:paraId="074681FE" w14:textId="11BF9380" w:rsidTr="007E66D3">
        <w:tc>
          <w:tcPr>
            <w:tcW w:w="891" w:type="dxa"/>
          </w:tcPr>
          <w:p w14:paraId="477A5E39"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D503C03" w14:textId="382A63AB" w:rsidR="00E15F85" w:rsidRDefault="00E15F85" w:rsidP="00E15F85">
            <w:pPr>
              <w:pStyle w:val="ListParagraph"/>
              <w:spacing w:line="360" w:lineRule="auto"/>
              <w:ind w:left="0"/>
              <w:jc w:val="both"/>
              <w:rPr>
                <w:rFonts w:ascii="Times New Roman" w:hAnsi="Times New Roman" w:cs="Times New Roman"/>
                <w:sz w:val="24"/>
                <w:szCs w:val="24"/>
              </w:rPr>
            </w:pPr>
            <w:r w:rsidRPr="00E15F85">
              <w:rPr>
                <w:rFonts w:ascii="Times New Roman" w:hAnsi="Times New Roman" w:cs="Times New Roman"/>
                <w:sz w:val="24"/>
                <w:szCs w:val="24"/>
              </w:rPr>
              <w:t>Sangat baik</w:t>
            </w:r>
          </w:p>
        </w:tc>
        <w:tc>
          <w:tcPr>
            <w:tcW w:w="1078" w:type="dxa"/>
          </w:tcPr>
          <w:p w14:paraId="4A1B1089" w14:textId="709859D6"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0B56429F" w14:textId="4C479127"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43437DC4" w14:textId="594F24E7"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7E65B42" w14:textId="55F5FF47"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7D8A575C" w14:textId="2B14BF27" w:rsidR="00E15F85" w:rsidRDefault="00E15F85" w:rsidP="00E15F85">
            <w:pPr>
              <w:pStyle w:val="ListParagraph"/>
              <w:spacing w:line="360" w:lineRule="auto"/>
              <w:ind w:left="0"/>
              <w:jc w:val="both"/>
              <w:rPr>
                <w:rFonts w:ascii="Times New Roman" w:hAnsi="Times New Roman" w:cs="Times New Roman"/>
                <w:sz w:val="24"/>
                <w:szCs w:val="24"/>
              </w:rPr>
            </w:pPr>
          </w:p>
        </w:tc>
      </w:tr>
      <w:tr w:rsidR="00E15F85" w14:paraId="5AFDCACC" w14:textId="77777777" w:rsidTr="007E66D3">
        <w:tc>
          <w:tcPr>
            <w:tcW w:w="891" w:type="dxa"/>
          </w:tcPr>
          <w:p w14:paraId="09BB2CE4"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5D1BD23" w14:textId="1BAF17A3"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78" w:type="dxa"/>
          </w:tcPr>
          <w:p w14:paraId="3A51DBA1" w14:textId="6F1F1510"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71638940" w14:textId="1FBB4A53"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12954D52" w14:textId="21D11A14"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4C3FA04" w14:textId="4F44E9FB"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6D5B19E8" w14:textId="21D3A3F0" w:rsidR="00E15F85" w:rsidRDefault="00E15F85" w:rsidP="00E15F85">
            <w:pPr>
              <w:pStyle w:val="ListParagraph"/>
              <w:spacing w:line="360" w:lineRule="auto"/>
              <w:ind w:left="0"/>
              <w:jc w:val="both"/>
              <w:rPr>
                <w:rFonts w:ascii="Times New Roman" w:hAnsi="Times New Roman" w:cs="Times New Roman"/>
                <w:sz w:val="24"/>
                <w:szCs w:val="24"/>
              </w:rPr>
            </w:pPr>
          </w:p>
        </w:tc>
      </w:tr>
      <w:tr w:rsidR="007E66D3" w14:paraId="55EC0439" w14:textId="77777777" w:rsidTr="007E66D3">
        <w:tc>
          <w:tcPr>
            <w:tcW w:w="891" w:type="dxa"/>
          </w:tcPr>
          <w:p w14:paraId="2180EEA2"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52F7809C" w14:textId="61EA318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78" w:type="dxa"/>
          </w:tcPr>
          <w:p w14:paraId="7C0DC1ED" w14:textId="1549A984"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36D59876" w14:textId="11200AC4"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B46A7FB" w14:textId="1677E88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0A71C1B" w14:textId="18073A6E"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45EDFC11" w14:textId="6DE22736"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717F6E59" w14:textId="77777777" w:rsidTr="007E66D3">
        <w:tc>
          <w:tcPr>
            <w:tcW w:w="891" w:type="dxa"/>
          </w:tcPr>
          <w:p w14:paraId="41EEAA8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D155E7" w14:textId="7C112388"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78" w:type="dxa"/>
          </w:tcPr>
          <w:p w14:paraId="30D931B8" w14:textId="7DC504C8"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17553F88" w14:textId="7BEE3DC7"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C72F629" w14:textId="3A527105"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15A4DC0" w14:textId="45F8FC27"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206583D6" w14:textId="45BF99DF"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691D99AC" w14:textId="77777777" w:rsidTr="007E66D3">
        <w:tc>
          <w:tcPr>
            <w:tcW w:w="891" w:type="dxa"/>
          </w:tcPr>
          <w:p w14:paraId="388D097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C16F2AD" w14:textId="2EF9F6B3"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c>
          <w:tcPr>
            <w:tcW w:w="1078" w:type="dxa"/>
          </w:tcPr>
          <w:p w14:paraId="3768A8E5" w14:textId="746E7FFB"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45242F0F" w14:textId="0C09F0FB"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182E326F" w14:textId="3F608F6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3F5199F3" w14:textId="693F605C"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388BE003" w14:textId="0A5578DA" w:rsidR="007E66D3" w:rsidRDefault="007E66D3" w:rsidP="007E66D3">
            <w:pPr>
              <w:pStyle w:val="ListParagraph"/>
              <w:spacing w:line="360" w:lineRule="auto"/>
              <w:ind w:left="0"/>
              <w:jc w:val="both"/>
              <w:rPr>
                <w:rFonts w:ascii="Times New Roman" w:hAnsi="Times New Roman" w:cs="Times New Roman"/>
                <w:sz w:val="24"/>
                <w:szCs w:val="24"/>
              </w:rPr>
            </w:pPr>
          </w:p>
        </w:tc>
      </w:tr>
    </w:tbl>
    <w:p w14:paraId="2ED5A5BA" w14:textId="77777777" w:rsidR="00E15F85" w:rsidRPr="00173545" w:rsidRDefault="00E15F85" w:rsidP="00173545">
      <w:pPr>
        <w:spacing w:after="0" w:line="360" w:lineRule="auto"/>
        <w:jc w:val="both"/>
        <w:rPr>
          <w:rFonts w:ascii="Times New Roman" w:hAnsi="Times New Roman" w:cs="Times New Roman"/>
          <w:sz w:val="24"/>
          <w:szCs w:val="24"/>
        </w:rPr>
      </w:pPr>
    </w:p>
    <w:p w14:paraId="6BCE5AF4" w14:textId="168FC474" w:rsidR="00B86808" w:rsidRPr="00173545" w:rsidRDefault="00173545" w:rsidP="00173545">
      <w:pPr>
        <w:spacing w:after="0" w:line="360" w:lineRule="auto"/>
        <w:ind w:left="720" w:firstLine="720"/>
        <w:jc w:val="center"/>
        <w:rPr>
          <w:rFonts w:ascii="Times New Roman" w:hAnsi="Times New Roman" w:cs="Times New Roman"/>
          <w:i/>
          <w:iCs/>
        </w:rPr>
      </w:pPr>
      <w:r w:rsidRPr="00173545">
        <w:rPr>
          <w:rFonts w:ascii="Times New Roman" w:hAnsi="Times New Roman" w:cs="Times New Roman"/>
        </w:rPr>
        <w:t xml:space="preserve">Tabel 3.4 Tabel </w:t>
      </w:r>
      <w:r w:rsidRPr="00173545">
        <w:rPr>
          <w:rFonts w:ascii="Times New Roman" w:hAnsi="Times New Roman" w:cs="Times New Roman"/>
          <w:i/>
          <w:iCs/>
        </w:rPr>
        <w:t>confusion matrix</w:t>
      </w:r>
      <w:commentRangeEnd w:id="8"/>
      <w:r w:rsidR="006C3AE8">
        <w:rPr>
          <w:rStyle w:val="CommentReference"/>
        </w:rPr>
        <w:commentReference w:id="8"/>
      </w: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5-09T19:49:00Z" w:initials="a">
    <w:p w14:paraId="40B150E8" w14:textId="77777777" w:rsidR="00AF4DC5" w:rsidRDefault="00AF4DC5" w:rsidP="00636775">
      <w:pPr>
        <w:pStyle w:val="CommentText"/>
      </w:pPr>
      <w:r>
        <w:rPr>
          <w:rStyle w:val="CommentReference"/>
        </w:rPr>
        <w:annotationRef/>
      </w:r>
      <w:r>
        <w:t xml:space="preserve">Bintang 1 dan </w:t>
      </w:r>
    </w:p>
  </w:comment>
  <w:comment w:id="1" w:author="ackermanhmd" w:date="2023-03-13T16:24:00Z" w:initials="a">
    <w:p w14:paraId="1A6D10B8" w14:textId="56B41008" w:rsidR="00113366" w:rsidRDefault="00113366" w:rsidP="003C37E0">
      <w:pPr>
        <w:pStyle w:val="CommentText"/>
      </w:pPr>
      <w:r>
        <w:rPr>
          <w:rStyle w:val="CommentReference"/>
        </w:rPr>
        <w:annotationRef/>
      </w:r>
      <w:r>
        <w:t>Bagaimana hasil dan akurasi perbandingan 3 machine learning</w:t>
      </w:r>
    </w:p>
  </w:comment>
  <w:comment w:id="2"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3" w:author="ackermanhmd" w:date="2023-05-08T15:37:00Z" w:initials="a">
    <w:p w14:paraId="5F143B08" w14:textId="77777777" w:rsidR="00EF34D0" w:rsidRDefault="00EF34D0" w:rsidP="00C7080A">
      <w:pPr>
        <w:pStyle w:val="CommentText"/>
      </w:pPr>
      <w:r>
        <w:rPr>
          <w:rStyle w:val="CommentReference"/>
        </w:rPr>
        <w:annotationRef/>
      </w:r>
      <w:r>
        <w:t>done</w:t>
      </w:r>
    </w:p>
  </w:comment>
  <w:comment w:id="4"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 w:id="9" w:author="ackermanhmd" w:date="2023-05-11T04:42:00Z" w:initials="a">
    <w:p w14:paraId="063C15C6" w14:textId="77777777" w:rsidR="00915FB2" w:rsidRDefault="00915FB2">
      <w:pPr>
        <w:pStyle w:val="CommentText"/>
      </w:pPr>
      <w:r>
        <w:rPr>
          <w:rStyle w:val="CommentReference"/>
        </w:rPr>
        <w:annotationRef/>
      </w:r>
      <w:r>
        <w:t>Lanjutkan tahap</w:t>
      </w:r>
    </w:p>
    <w:p w14:paraId="4A1C0101" w14:textId="77777777" w:rsidR="00915FB2" w:rsidRDefault="00915FB2">
      <w:pPr>
        <w:pStyle w:val="CommentText"/>
      </w:pPr>
      <w:r>
        <w:t>Prepreocessing</w:t>
      </w:r>
    </w:p>
    <w:p w14:paraId="2F5F666B" w14:textId="77777777" w:rsidR="00915FB2" w:rsidRDefault="00915FB2">
      <w:pPr>
        <w:pStyle w:val="CommentText"/>
      </w:pPr>
      <w:r>
        <w:t>Pemodelan</w:t>
      </w:r>
    </w:p>
    <w:p w14:paraId="14066473" w14:textId="77777777" w:rsidR="00915FB2" w:rsidRDefault="00915FB2" w:rsidP="00FF377C">
      <w:pPr>
        <w:pStyle w:val="CommentText"/>
      </w:pPr>
      <w:r>
        <w:t>evaluasi</w:t>
      </w:r>
    </w:p>
  </w:comment>
  <w:comment w:id="8" w:author="ackermanhmd" w:date="2023-05-09T20:18:00Z" w:initials="a">
    <w:p w14:paraId="1A1EF6D2" w14:textId="7924FF40" w:rsidR="006C3AE8" w:rsidRDefault="006C3AE8">
      <w:pPr>
        <w:pStyle w:val="CommentText"/>
      </w:pPr>
      <w:r>
        <w:rPr>
          <w:rStyle w:val="CommentReference"/>
        </w:rPr>
        <w:annotationRef/>
      </w:r>
      <w:r>
        <w:t>Berikan langsung seperti data penelitian,</w:t>
      </w:r>
    </w:p>
    <w:p w14:paraId="30EF8A11" w14:textId="77777777" w:rsidR="006C3AE8" w:rsidRDefault="006C3AE8">
      <w:pPr>
        <w:pStyle w:val="CommentText"/>
      </w:pPr>
      <w:r>
        <w:t>Berikan langsung contoh data sudah dilakukan preprocessing</w:t>
      </w:r>
    </w:p>
    <w:p w14:paraId="7090755B" w14:textId="77777777" w:rsidR="006C3AE8" w:rsidRDefault="006C3AE8">
      <w:pPr>
        <w:pStyle w:val="CommentText"/>
      </w:pPr>
      <w:r>
        <w:t>Berikan langsung perhitunagn tfidf</w:t>
      </w:r>
    </w:p>
    <w:p w14:paraId="70F31353" w14:textId="77777777" w:rsidR="006C3AE8" w:rsidRDefault="006C3AE8">
      <w:pPr>
        <w:pStyle w:val="CommentText"/>
      </w:pPr>
      <w:r>
        <w:t>Berikan langsung perhitungan pemodelan</w:t>
      </w:r>
    </w:p>
    <w:p w14:paraId="38394D51" w14:textId="77777777" w:rsidR="006C3AE8" w:rsidRDefault="006C3AE8">
      <w:pPr>
        <w:pStyle w:val="CommentText"/>
      </w:pPr>
      <w:r>
        <w:t>Berikan langsung contoh perhitungan</w:t>
      </w:r>
    </w:p>
    <w:p w14:paraId="5DD85720" w14:textId="77777777" w:rsidR="006C3AE8" w:rsidRDefault="006C3AE8" w:rsidP="00FE27DD">
      <w:pPr>
        <w:pStyle w:val="CommentText"/>
      </w:pPr>
      <w:r>
        <w:t>evalua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B150E8" w15:done="0"/>
  <w15:commentEx w15:paraId="1A6D10B8" w15:done="1"/>
  <w15:commentEx w15:paraId="1C0C2173" w15:done="0"/>
  <w15:commentEx w15:paraId="5F143B08" w15:paraIdParent="1C0C2173" w15:done="0"/>
  <w15:commentEx w15:paraId="2693FA7F" w15:done="0"/>
  <w15:commentEx w15:paraId="14066473" w15:done="0"/>
  <w15:commentEx w15:paraId="5DD85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2235" w16cex:dateUtc="2023-05-09T12:49:00Z"/>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Extensible w16cex:durableId="2806F09F" w16cex:dateUtc="2023-05-10T21:42:00Z"/>
  <w16cex:commentExtensible w16cex:durableId="2805291B" w16cex:dateUtc="2023-05-09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B150E8" w16cid:durableId="28052235"/>
  <w16cid:commentId w16cid:paraId="1A6D10B8" w16cid:durableId="27B9CCC0"/>
  <w16cid:commentId w16cid:paraId="1C0C2173" w16cid:durableId="27B9CCE1"/>
  <w16cid:commentId w16cid:paraId="5F143B08" w16cid:durableId="280395BB"/>
  <w16cid:commentId w16cid:paraId="2693FA7F" w16cid:durableId="280397A3"/>
  <w16cid:commentId w16cid:paraId="14066473" w16cid:durableId="2806F09F"/>
  <w16cid:commentId w16cid:paraId="5DD85720" w16cid:durableId="28052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4945B" w14:textId="77777777" w:rsidR="00EE76D1" w:rsidRDefault="00EE76D1" w:rsidP="00AB0C8E">
      <w:pPr>
        <w:spacing w:after="0" w:line="240" w:lineRule="auto"/>
      </w:pPr>
      <w:r>
        <w:separator/>
      </w:r>
    </w:p>
  </w:endnote>
  <w:endnote w:type="continuationSeparator" w:id="0">
    <w:p w14:paraId="55CE5380" w14:textId="77777777" w:rsidR="00EE76D1" w:rsidRDefault="00EE76D1"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9AFB6" w14:textId="77777777" w:rsidR="00EE76D1" w:rsidRDefault="00EE76D1" w:rsidP="00AB0C8E">
      <w:pPr>
        <w:spacing w:after="0" w:line="240" w:lineRule="auto"/>
      </w:pPr>
      <w:r>
        <w:separator/>
      </w:r>
    </w:p>
  </w:footnote>
  <w:footnote w:type="continuationSeparator" w:id="0">
    <w:p w14:paraId="4E3373DC" w14:textId="77777777" w:rsidR="00EE76D1" w:rsidRDefault="00EE76D1"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98E1B5C"/>
    <w:multiLevelType w:val="hybridMultilevel"/>
    <w:tmpl w:val="F0BE6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6"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BE83AB9"/>
    <w:multiLevelType w:val="multilevel"/>
    <w:tmpl w:val="3572C1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2"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14"/>
  </w:num>
  <w:num w:numId="2" w16cid:durableId="167214351">
    <w:abstractNumId w:val="3"/>
  </w:num>
  <w:num w:numId="3" w16cid:durableId="1199508292">
    <w:abstractNumId w:val="19"/>
  </w:num>
  <w:num w:numId="4" w16cid:durableId="960259680">
    <w:abstractNumId w:val="0"/>
  </w:num>
  <w:num w:numId="5" w16cid:durableId="2126070963">
    <w:abstractNumId w:val="17"/>
  </w:num>
  <w:num w:numId="6" w16cid:durableId="1521435597">
    <w:abstractNumId w:val="25"/>
  </w:num>
  <w:num w:numId="7" w16cid:durableId="375931276">
    <w:abstractNumId w:val="20"/>
  </w:num>
  <w:num w:numId="8" w16cid:durableId="11346016">
    <w:abstractNumId w:val="1"/>
  </w:num>
  <w:num w:numId="9" w16cid:durableId="372275057">
    <w:abstractNumId w:val="5"/>
  </w:num>
  <w:num w:numId="10" w16cid:durableId="1943294717">
    <w:abstractNumId w:val="9"/>
  </w:num>
  <w:num w:numId="11" w16cid:durableId="1842546141">
    <w:abstractNumId w:val="10"/>
  </w:num>
  <w:num w:numId="12" w16cid:durableId="1569875945">
    <w:abstractNumId w:val="2"/>
  </w:num>
  <w:num w:numId="13" w16cid:durableId="303510141">
    <w:abstractNumId w:val="6"/>
  </w:num>
  <w:num w:numId="14" w16cid:durableId="1236283646">
    <w:abstractNumId w:val="18"/>
  </w:num>
  <w:num w:numId="15" w16cid:durableId="1759978330">
    <w:abstractNumId w:val="29"/>
  </w:num>
  <w:num w:numId="16" w16cid:durableId="1912160399">
    <w:abstractNumId w:val="33"/>
  </w:num>
  <w:num w:numId="17" w16cid:durableId="1674722730">
    <w:abstractNumId w:val="28"/>
  </w:num>
  <w:num w:numId="18" w16cid:durableId="76556719">
    <w:abstractNumId w:val="36"/>
  </w:num>
  <w:num w:numId="19" w16cid:durableId="1509909924">
    <w:abstractNumId w:val="27"/>
  </w:num>
  <w:num w:numId="20" w16cid:durableId="571694178">
    <w:abstractNumId w:val="24"/>
  </w:num>
  <w:num w:numId="21" w16cid:durableId="810370575">
    <w:abstractNumId w:val="22"/>
  </w:num>
  <w:num w:numId="22" w16cid:durableId="1218659902">
    <w:abstractNumId w:val="26"/>
  </w:num>
  <w:num w:numId="23" w16cid:durableId="1814788068">
    <w:abstractNumId w:val="12"/>
  </w:num>
  <w:num w:numId="24" w16cid:durableId="308286342">
    <w:abstractNumId w:val="11"/>
  </w:num>
  <w:num w:numId="25" w16cid:durableId="1679189501">
    <w:abstractNumId w:val="30"/>
  </w:num>
  <w:num w:numId="26" w16cid:durableId="1588465541">
    <w:abstractNumId w:val="4"/>
  </w:num>
  <w:num w:numId="27" w16cid:durableId="1842429156">
    <w:abstractNumId w:val="15"/>
  </w:num>
  <w:num w:numId="28" w16cid:durableId="1965962393">
    <w:abstractNumId w:val="8"/>
  </w:num>
  <w:num w:numId="29" w16cid:durableId="1215848642">
    <w:abstractNumId w:val="31"/>
  </w:num>
  <w:num w:numId="30" w16cid:durableId="1719551282">
    <w:abstractNumId w:val="16"/>
  </w:num>
  <w:num w:numId="31" w16cid:durableId="754132696">
    <w:abstractNumId w:val="7"/>
  </w:num>
  <w:num w:numId="32" w16cid:durableId="185293620">
    <w:abstractNumId w:val="35"/>
  </w:num>
  <w:num w:numId="33" w16cid:durableId="1498885751">
    <w:abstractNumId w:val="34"/>
  </w:num>
  <w:num w:numId="34" w16cid:durableId="204102942">
    <w:abstractNumId w:val="21"/>
  </w:num>
  <w:num w:numId="35" w16cid:durableId="743602260">
    <w:abstractNumId w:val="23"/>
  </w:num>
  <w:num w:numId="36" w16cid:durableId="920913474">
    <w:abstractNumId w:val="32"/>
  </w:num>
  <w:num w:numId="37" w16cid:durableId="202273268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3FF"/>
    <w:rsid w:val="0000695A"/>
    <w:rsid w:val="000076E8"/>
    <w:rsid w:val="00007AB3"/>
    <w:rsid w:val="0002156B"/>
    <w:rsid w:val="00023E69"/>
    <w:rsid w:val="0003522E"/>
    <w:rsid w:val="00035CBE"/>
    <w:rsid w:val="00037D56"/>
    <w:rsid w:val="000477BA"/>
    <w:rsid w:val="0005126C"/>
    <w:rsid w:val="00051929"/>
    <w:rsid w:val="00053103"/>
    <w:rsid w:val="000540BB"/>
    <w:rsid w:val="00055E2C"/>
    <w:rsid w:val="00056455"/>
    <w:rsid w:val="000636FA"/>
    <w:rsid w:val="0006747D"/>
    <w:rsid w:val="000676D4"/>
    <w:rsid w:val="00071EE0"/>
    <w:rsid w:val="000727E2"/>
    <w:rsid w:val="00073361"/>
    <w:rsid w:val="000753BA"/>
    <w:rsid w:val="00075CA9"/>
    <w:rsid w:val="0007690B"/>
    <w:rsid w:val="000775FB"/>
    <w:rsid w:val="00077A1F"/>
    <w:rsid w:val="00081D00"/>
    <w:rsid w:val="00081D7F"/>
    <w:rsid w:val="00081FA9"/>
    <w:rsid w:val="00082697"/>
    <w:rsid w:val="0008309D"/>
    <w:rsid w:val="000833BE"/>
    <w:rsid w:val="00084466"/>
    <w:rsid w:val="0008680C"/>
    <w:rsid w:val="00093C0E"/>
    <w:rsid w:val="000941FC"/>
    <w:rsid w:val="000967EF"/>
    <w:rsid w:val="00097B35"/>
    <w:rsid w:val="000A15EF"/>
    <w:rsid w:val="000A264D"/>
    <w:rsid w:val="000A2869"/>
    <w:rsid w:val="000A3429"/>
    <w:rsid w:val="000A55F7"/>
    <w:rsid w:val="000A56D7"/>
    <w:rsid w:val="000B135B"/>
    <w:rsid w:val="000B5151"/>
    <w:rsid w:val="000C083C"/>
    <w:rsid w:val="000C304A"/>
    <w:rsid w:val="000C49CF"/>
    <w:rsid w:val="000C4A29"/>
    <w:rsid w:val="000C5624"/>
    <w:rsid w:val="000C6A3F"/>
    <w:rsid w:val="000C6C06"/>
    <w:rsid w:val="000C6C71"/>
    <w:rsid w:val="000D0E19"/>
    <w:rsid w:val="000D11EA"/>
    <w:rsid w:val="000D29E8"/>
    <w:rsid w:val="000D3709"/>
    <w:rsid w:val="000D38CC"/>
    <w:rsid w:val="000D61CB"/>
    <w:rsid w:val="000D6EAA"/>
    <w:rsid w:val="000E4CDA"/>
    <w:rsid w:val="000E5A56"/>
    <w:rsid w:val="000E665D"/>
    <w:rsid w:val="000F0718"/>
    <w:rsid w:val="000F5736"/>
    <w:rsid w:val="000F7242"/>
    <w:rsid w:val="000F7CF4"/>
    <w:rsid w:val="001014E4"/>
    <w:rsid w:val="001026A6"/>
    <w:rsid w:val="00103360"/>
    <w:rsid w:val="001043A5"/>
    <w:rsid w:val="00104762"/>
    <w:rsid w:val="0010548F"/>
    <w:rsid w:val="0010551D"/>
    <w:rsid w:val="00105EE5"/>
    <w:rsid w:val="001061EE"/>
    <w:rsid w:val="00106427"/>
    <w:rsid w:val="001067F8"/>
    <w:rsid w:val="001074BF"/>
    <w:rsid w:val="00107816"/>
    <w:rsid w:val="00112BAB"/>
    <w:rsid w:val="00113366"/>
    <w:rsid w:val="001133B1"/>
    <w:rsid w:val="0011398A"/>
    <w:rsid w:val="001226EC"/>
    <w:rsid w:val="0012287E"/>
    <w:rsid w:val="00123EDA"/>
    <w:rsid w:val="00124FAA"/>
    <w:rsid w:val="00125C20"/>
    <w:rsid w:val="001300B6"/>
    <w:rsid w:val="0013046E"/>
    <w:rsid w:val="00135766"/>
    <w:rsid w:val="00136ABE"/>
    <w:rsid w:val="00137A76"/>
    <w:rsid w:val="00140A66"/>
    <w:rsid w:val="001424B7"/>
    <w:rsid w:val="001449BC"/>
    <w:rsid w:val="00144C69"/>
    <w:rsid w:val="00144FD9"/>
    <w:rsid w:val="00145B71"/>
    <w:rsid w:val="001465C7"/>
    <w:rsid w:val="0014669D"/>
    <w:rsid w:val="00146F14"/>
    <w:rsid w:val="00152B93"/>
    <w:rsid w:val="0015611F"/>
    <w:rsid w:val="00156D38"/>
    <w:rsid w:val="001637E0"/>
    <w:rsid w:val="00166E6F"/>
    <w:rsid w:val="00173545"/>
    <w:rsid w:val="00173DE6"/>
    <w:rsid w:val="00175255"/>
    <w:rsid w:val="0017601C"/>
    <w:rsid w:val="001806B9"/>
    <w:rsid w:val="00182C7E"/>
    <w:rsid w:val="00183968"/>
    <w:rsid w:val="00184EF4"/>
    <w:rsid w:val="0019168F"/>
    <w:rsid w:val="00193228"/>
    <w:rsid w:val="001935C7"/>
    <w:rsid w:val="00193E7E"/>
    <w:rsid w:val="001942D5"/>
    <w:rsid w:val="001949D7"/>
    <w:rsid w:val="001A09EC"/>
    <w:rsid w:val="001A3CF2"/>
    <w:rsid w:val="001A4DF0"/>
    <w:rsid w:val="001A50CB"/>
    <w:rsid w:val="001A6376"/>
    <w:rsid w:val="001B1008"/>
    <w:rsid w:val="001B20FD"/>
    <w:rsid w:val="001B2660"/>
    <w:rsid w:val="001B472B"/>
    <w:rsid w:val="001C0A88"/>
    <w:rsid w:val="001C205A"/>
    <w:rsid w:val="001C2277"/>
    <w:rsid w:val="001C2461"/>
    <w:rsid w:val="001C5F27"/>
    <w:rsid w:val="001C60FE"/>
    <w:rsid w:val="001D11B3"/>
    <w:rsid w:val="001D3CB0"/>
    <w:rsid w:val="001D5964"/>
    <w:rsid w:val="001D61B6"/>
    <w:rsid w:val="001E0A2A"/>
    <w:rsid w:val="001E13B1"/>
    <w:rsid w:val="001E49BF"/>
    <w:rsid w:val="001E69F5"/>
    <w:rsid w:val="001E7681"/>
    <w:rsid w:val="001E7A9A"/>
    <w:rsid w:val="001F3F79"/>
    <w:rsid w:val="001F4CB4"/>
    <w:rsid w:val="001F6ACE"/>
    <w:rsid w:val="0020309C"/>
    <w:rsid w:val="00203FCC"/>
    <w:rsid w:val="002131B8"/>
    <w:rsid w:val="00213412"/>
    <w:rsid w:val="002152E6"/>
    <w:rsid w:val="002162EC"/>
    <w:rsid w:val="002165EF"/>
    <w:rsid w:val="00217375"/>
    <w:rsid w:val="00221E71"/>
    <w:rsid w:val="00221F92"/>
    <w:rsid w:val="00222039"/>
    <w:rsid w:val="00222123"/>
    <w:rsid w:val="00225182"/>
    <w:rsid w:val="002264D4"/>
    <w:rsid w:val="00231392"/>
    <w:rsid w:val="00234649"/>
    <w:rsid w:val="00235B8B"/>
    <w:rsid w:val="002412BE"/>
    <w:rsid w:val="002429CC"/>
    <w:rsid w:val="00244553"/>
    <w:rsid w:val="00245158"/>
    <w:rsid w:val="0024521C"/>
    <w:rsid w:val="00246F2B"/>
    <w:rsid w:val="00250B3A"/>
    <w:rsid w:val="0025308A"/>
    <w:rsid w:val="00253117"/>
    <w:rsid w:val="0025616A"/>
    <w:rsid w:val="0026085F"/>
    <w:rsid w:val="0026098F"/>
    <w:rsid w:val="00264527"/>
    <w:rsid w:val="002662CA"/>
    <w:rsid w:val="0026744A"/>
    <w:rsid w:val="00270B96"/>
    <w:rsid w:val="002744D3"/>
    <w:rsid w:val="00275C30"/>
    <w:rsid w:val="0028124E"/>
    <w:rsid w:val="00283801"/>
    <w:rsid w:val="002860B8"/>
    <w:rsid w:val="00293547"/>
    <w:rsid w:val="002941F9"/>
    <w:rsid w:val="00294C57"/>
    <w:rsid w:val="002A1843"/>
    <w:rsid w:val="002A2F0B"/>
    <w:rsid w:val="002A5C6B"/>
    <w:rsid w:val="002A5CBF"/>
    <w:rsid w:val="002B0FC3"/>
    <w:rsid w:val="002B14C1"/>
    <w:rsid w:val="002B1CC0"/>
    <w:rsid w:val="002B27C2"/>
    <w:rsid w:val="002B45E4"/>
    <w:rsid w:val="002B5970"/>
    <w:rsid w:val="002B669B"/>
    <w:rsid w:val="002C1085"/>
    <w:rsid w:val="002C2DF7"/>
    <w:rsid w:val="002C3108"/>
    <w:rsid w:val="002C34D1"/>
    <w:rsid w:val="002C3541"/>
    <w:rsid w:val="002C37D4"/>
    <w:rsid w:val="002C47B1"/>
    <w:rsid w:val="002C6851"/>
    <w:rsid w:val="002C75CC"/>
    <w:rsid w:val="002C7B65"/>
    <w:rsid w:val="002C7EB9"/>
    <w:rsid w:val="002D01D8"/>
    <w:rsid w:val="002D56C0"/>
    <w:rsid w:val="002D66A3"/>
    <w:rsid w:val="002E1B70"/>
    <w:rsid w:val="002E3972"/>
    <w:rsid w:val="002E4289"/>
    <w:rsid w:val="002F22DD"/>
    <w:rsid w:val="002F277C"/>
    <w:rsid w:val="002F59B6"/>
    <w:rsid w:val="00300FD1"/>
    <w:rsid w:val="003023C3"/>
    <w:rsid w:val="00302F29"/>
    <w:rsid w:val="00303795"/>
    <w:rsid w:val="00305820"/>
    <w:rsid w:val="003120B1"/>
    <w:rsid w:val="00315833"/>
    <w:rsid w:val="003201C8"/>
    <w:rsid w:val="00321FD8"/>
    <w:rsid w:val="00323BBD"/>
    <w:rsid w:val="003260CD"/>
    <w:rsid w:val="0032642B"/>
    <w:rsid w:val="00327C4F"/>
    <w:rsid w:val="00333AAD"/>
    <w:rsid w:val="00336E19"/>
    <w:rsid w:val="003616A4"/>
    <w:rsid w:val="00361A4C"/>
    <w:rsid w:val="00361E49"/>
    <w:rsid w:val="00362199"/>
    <w:rsid w:val="00362631"/>
    <w:rsid w:val="0037167D"/>
    <w:rsid w:val="00377129"/>
    <w:rsid w:val="0038293B"/>
    <w:rsid w:val="003834D1"/>
    <w:rsid w:val="00385F9B"/>
    <w:rsid w:val="003919DC"/>
    <w:rsid w:val="00392E7F"/>
    <w:rsid w:val="00396355"/>
    <w:rsid w:val="003A0224"/>
    <w:rsid w:val="003A19EC"/>
    <w:rsid w:val="003A60D0"/>
    <w:rsid w:val="003A717B"/>
    <w:rsid w:val="003A7525"/>
    <w:rsid w:val="003B106C"/>
    <w:rsid w:val="003B11CA"/>
    <w:rsid w:val="003B146B"/>
    <w:rsid w:val="003B299B"/>
    <w:rsid w:val="003B300D"/>
    <w:rsid w:val="003B5215"/>
    <w:rsid w:val="003B5E43"/>
    <w:rsid w:val="003B611C"/>
    <w:rsid w:val="003B656D"/>
    <w:rsid w:val="003B6905"/>
    <w:rsid w:val="003B725A"/>
    <w:rsid w:val="003C0723"/>
    <w:rsid w:val="003C2C03"/>
    <w:rsid w:val="003C3BA8"/>
    <w:rsid w:val="003C4B60"/>
    <w:rsid w:val="003C5ACE"/>
    <w:rsid w:val="003C6370"/>
    <w:rsid w:val="003C72A7"/>
    <w:rsid w:val="003D08EB"/>
    <w:rsid w:val="003D27F3"/>
    <w:rsid w:val="003D35C2"/>
    <w:rsid w:val="003D3A52"/>
    <w:rsid w:val="003D3CB6"/>
    <w:rsid w:val="003D3EFC"/>
    <w:rsid w:val="003D499A"/>
    <w:rsid w:val="003D524E"/>
    <w:rsid w:val="003D5628"/>
    <w:rsid w:val="003D6D97"/>
    <w:rsid w:val="003E1706"/>
    <w:rsid w:val="003E4BC5"/>
    <w:rsid w:val="003F41CF"/>
    <w:rsid w:val="003F6968"/>
    <w:rsid w:val="003F7A0D"/>
    <w:rsid w:val="00401AD8"/>
    <w:rsid w:val="00403197"/>
    <w:rsid w:val="00403D76"/>
    <w:rsid w:val="004137A5"/>
    <w:rsid w:val="00414C83"/>
    <w:rsid w:val="004233EC"/>
    <w:rsid w:val="00425137"/>
    <w:rsid w:val="00426B92"/>
    <w:rsid w:val="004275B5"/>
    <w:rsid w:val="004316B5"/>
    <w:rsid w:val="004349C4"/>
    <w:rsid w:val="00435E18"/>
    <w:rsid w:val="0043610B"/>
    <w:rsid w:val="00436AAB"/>
    <w:rsid w:val="00436B91"/>
    <w:rsid w:val="00440A18"/>
    <w:rsid w:val="0044255D"/>
    <w:rsid w:val="004435A0"/>
    <w:rsid w:val="00444961"/>
    <w:rsid w:val="00450168"/>
    <w:rsid w:val="0045079B"/>
    <w:rsid w:val="00451016"/>
    <w:rsid w:val="00451A43"/>
    <w:rsid w:val="00455064"/>
    <w:rsid w:val="00457F95"/>
    <w:rsid w:val="00460968"/>
    <w:rsid w:val="00464105"/>
    <w:rsid w:val="00464FFD"/>
    <w:rsid w:val="004650A4"/>
    <w:rsid w:val="00465FEE"/>
    <w:rsid w:val="004678B9"/>
    <w:rsid w:val="00472C2C"/>
    <w:rsid w:val="00472F7E"/>
    <w:rsid w:val="0047424E"/>
    <w:rsid w:val="00480753"/>
    <w:rsid w:val="0048255D"/>
    <w:rsid w:val="00485730"/>
    <w:rsid w:val="0048648D"/>
    <w:rsid w:val="00487101"/>
    <w:rsid w:val="0048738F"/>
    <w:rsid w:val="00492808"/>
    <w:rsid w:val="00492B59"/>
    <w:rsid w:val="0049592F"/>
    <w:rsid w:val="00495A27"/>
    <w:rsid w:val="00497BCD"/>
    <w:rsid w:val="004A177A"/>
    <w:rsid w:val="004A383D"/>
    <w:rsid w:val="004A6D4F"/>
    <w:rsid w:val="004A703E"/>
    <w:rsid w:val="004B01D9"/>
    <w:rsid w:val="004B1CFA"/>
    <w:rsid w:val="004B2A08"/>
    <w:rsid w:val="004B359F"/>
    <w:rsid w:val="004B4A34"/>
    <w:rsid w:val="004B4F6E"/>
    <w:rsid w:val="004B5A46"/>
    <w:rsid w:val="004C1CC9"/>
    <w:rsid w:val="004C3B07"/>
    <w:rsid w:val="004C4FE8"/>
    <w:rsid w:val="004C686B"/>
    <w:rsid w:val="004D0706"/>
    <w:rsid w:val="004E4EF3"/>
    <w:rsid w:val="004E6BE5"/>
    <w:rsid w:val="004E6C68"/>
    <w:rsid w:val="004E7A60"/>
    <w:rsid w:val="004F041F"/>
    <w:rsid w:val="004F167F"/>
    <w:rsid w:val="004F2EE4"/>
    <w:rsid w:val="004F5AF9"/>
    <w:rsid w:val="004F5E9F"/>
    <w:rsid w:val="004F6BA9"/>
    <w:rsid w:val="005011B7"/>
    <w:rsid w:val="005029E3"/>
    <w:rsid w:val="00503BA2"/>
    <w:rsid w:val="005102F8"/>
    <w:rsid w:val="00511746"/>
    <w:rsid w:val="00511FAF"/>
    <w:rsid w:val="0051468B"/>
    <w:rsid w:val="00517995"/>
    <w:rsid w:val="00521A20"/>
    <w:rsid w:val="00521BF9"/>
    <w:rsid w:val="00523593"/>
    <w:rsid w:val="005237E4"/>
    <w:rsid w:val="00526EAB"/>
    <w:rsid w:val="00532E6D"/>
    <w:rsid w:val="00532FEF"/>
    <w:rsid w:val="005338EB"/>
    <w:rsid w:val="005340F8"/>
    <w:rsid w:val="00534652"/>
    <w:rsid w:val="00540794"/>
    <w:rsid w:val="00540B34"/>
    <w:rsid w:val="00540E48"/>
    <w:rsid w:val="005424B4"/>
    <w:rsid w:val="0055046E"/>
    <w:rsid w:val="00553C73"/>
    <w:rsid w:val="005564CA"/>
    <w:rsid w:val="005565FA"/>
    <w:rsid w:val="0055662D"/>
    <w:rsid w:val="0056083F"/>
    <w:rsid w:val="00562FB2"/>
    <w:rsid w:val="00564CB4"/>
    <w:rsid w:val="0056652D"/>
    <w:rsid w:val="00566FA4"/>
    <w:rsid w:val="005710E1"/>
    <w:rsid w:val="00572530"/>
    <w:rsid w:val="00574120"/>
    <w:rsid w:val="00574FD1"/>
    <w:rsid w:val="00577306"/>
    <w:rsid w:val="005803DC"/>
    <w:rsid w:val="00580D7E"/>
    <w:rsid w:val="00580F24"/>
    <w:rsid w:val="005813FD"/>
    <w:rsid w:val="0058546B"/>
    <w:rsid w:val="00585734"/>
    <w:rsid w:val="00586FDC"/>
    <w:rsid w:val="00587A2D"/>
    <w:rsid w:val="00587B56"/>
    <w:rsid w:val="0059033E"/>
    <w:rsid w:val="00591354"/>
    <w:rsid w:val="00591741"/>
    <w:rsid w:val="00591B52"/>
    <w:rsid w:val="00592871"/>
    <w:rsid w:val="005942BF"/>
    <w:rsid w:val="00595AAF"/>
    <w:rsid w:val="00596AED"/>
    <w:rsid w:val="005A2928"/>
    <w:rsid w:val="005A3DE5"/>
    <w:rsid w:val="005A70C5"/>
    <w:rsid w:val="005A72B3"/>
    <w:rsid w:val="005A7EBA"/>
    <w:rsid w:val="005B2E85"/>
    <w:rsid w:val="005B5779"/>
    <w:rsid w:val="005C060E"/>
    <w:rsid w:val="005C1874"/>
    <w:rsid w:val="005C467C"/>
    <w:rsid w:val="005C563C"/>
    <w:rsid w:val="005F0DEC"/>
    <w:rsid w:val="005F167C"/>
    <w:rsid w:val="005F2528"/>
    <w:rsid w:val="005F3141"/>
    <w:rsid w:val="005F325A"/>
    <w:rsid w:val="005F49F7"/>
    <w:rsid w:val="005F5175"/>
    <w:rsid w:val="005F6E0F"/>
    <w:rsid w:val="005F7951"/>
    <w:rsid w:val="00600BAA"/>
    <w:rsid w:val="006033F9"/>
    <w:rsid w:val="006052C4"/>
    <w:rsid w:val="0060769A"/>
    <w:rsid w:val="0061216E"/>
    <w:rsid w:val="0061266C"/>
    <w:rsid w:val="006130DE"/>
    <w:rsid w:val="0061460B"/>
    <w:rsid w:val="0062088F"/>
    <w:rsid w:val="00621310"/>
    <w:rsid w:val="0062164F"/>
    <w:rsid w:val="00625282"/>
    <w:rsid w:val="00626DD7"/>
    <w:rsid w:val="00627DAA"/>
    <w:rsid w:val="00631839"/>
    <w:rsid w:val="00633863"/>
    <w:rsid w:val="00637147"/>
    <w:rsid w:val="00640998"/>
    <w:rsid w:val="006426D6"/>
    <w:rsid w:val="00642E87"/>
    <w:rsid w:val="0064432F"/>
    <w:rsid w:val="00644DB8"/>
    <w:rsid w:val="0064551F"/>
    <w:rsid w:val="006462F8"/>
    <w:rsid w:val="00651CAC"/>
    <w:rsid w:val="00651F97"/>
    <w:rsid w:val="0065514D"/>
    <w:rsid w:val="00662A90"/>
    <w:rsid w:val="00665306"/>
    <w:rsid w:val="00666F20"/>
    <w:rsid w:val="00667838"/>
    <w:rsid w:val="00670E5F"/>
    <w:rsid w:val="00675109"/>
    <w:rsid w:val="00682778"/>
    <w:rsid w:val="006857F8"/>
    <w:rsid w:val="00686545"/>
    <w:rsid w:val="006865B1"/>
    <w:rsid w:val="00686E88"/>
    <w:rsid w:val="00690E89"/>
    <w:rsid w:val="00694C28"/>
    <w:rsid w:val="006A0AE0"/>
    <w:rsid w:val="006A192E"/>
    <w:rsid w:val="006A28BF"/>
    <w:rsid w:val="006A6C4F"/>
    <w:rsid w:val="006A6D1E"/>
    <w:rsid w:val="006A7A26"/>
    <w:rsid w:val="006B0967"/>
    <w:rsid w:val="006B41A3"/>
    <w:rsid w:val="006B74D1"/>
    <w:rsid w:val="006C0765"/>
    <w:rsid w:val="006C1324"/>
    <w:rsid w:val="006C3AE8"/>
    <w:rsid w:val="006C519E"/>
    <w:rsid w:val="006C70F2"/>
    <w:rsid w:val="006D002D"/>
    <w:rsid w:val="006D3DF6"/>
    <w:rsid w:val="006D5B24"/>
    <w:rsid w:val="006D6C7C"/>
    <w:rsid w:val="006D7955"/>
    <w:rsid w:val="006E02E5"/>
    <w:rsid w:val="006E4DF0"/>
    <w:rsid w:val="006E4E90"/>
    <w:rsid w:val="006E4EC5"/>
    <w:rsid w:val="006F364D"/>
    <w:rsid w:val="006F74E3"/>
    <w:rsid w:val="00700A25"/>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5278"/>
    <w:rsid w:val="00737A5A"/>
    <w:rsid w:val="00737D85"/>
    <w:rsid w:val="007400F8"/>
    <w:rsid w:val="00740D02"/>
    <w:rsid w:val="007411A4"/>
    <w:rsid w:val="0074308A"/>
    <w:rsid w:val="00743B23"/>
    <w:rsid w:val="00744118"/>
    <w:rsid w:val="0074522E"/>
    <w:rsid w:val="0074624B"/>
    <w:rsid w:val="00751959"/>
    <w:rsid w:val="00756223"/>
    <w:rsid w:val="00762480"/>
    <w:rsid w:val="00763F62"/>
    <w:rsid w:val="00764B96"/>
    <w:rsid w:val="00764C65"/>
    <w:rsid w:val="00765926"/>
    <w:rsid w:val="00766BCD"/>
    <w:rsid w:val="00767FFE"/>
    <w:rsid w:val="00770DC3"/>
    <w:rsid w:val="00774528"/>
    <w:rsid w:val="00774DB2"/>
    <w:rsid w:val="00775A8D"/>
    <w:rsid w:val="00775DEA"/>
    <w:rsid w:val="00777A61"/>
    <w:rsid w:val="00780124"/>
    <w:rsid w:val="00780C93"/>
    <w:rsid w:val="00784C54"/>
    <w:rsid w:val="0078742F"/>
    <w:rsid w:val="00791167"/>
    <w:rsid w:val="00791F8F"/>
    <w:rsid w:val="007932A1"/>
    <w:rsid w:val="00796B4E"/>
    <w:rsid w:val="007A02A2"/>
    <w:rsid w:val="007A1694"/>
    <w:rsid w:val="007A3355"/>
    <w:rsid w:val="007A5F71"/>
    <w:rsid w:val="007A79A9"/>
    <w:rsid w:val="007B6172"/>
    <w:rsid w:val="007B7D75"/>
    <w:rsid w:val="007C08B3"/>
    <w:rsid w:val="007C17E7"/>
    <w:rsid w:val="007C686A"/>
    <w:rsid w:val="007D0785"/>
    <w:rsid w:val="007D1C41"/>
    <w:rsid w:val="007D237E"/>
    <w:rsid w:val="007D38F6"/>
    <w:rsid w:val="007D3BA4"/>
    <w:rsid w:val="007D422F"/>
    <w:rsid w:val="007D5D7E"/>
    <w:rsid w:val="007D617F"/>
    <w:rsid w:val="007E0542"/>
    <w:rsid w:val="007E1551"/>
    <w:rsid w:val="007E187A"/>
    <w:rsid w:val="007E4264"/>
    <w:rsid w:val="007E4B15"/>
    <w:rsid w:val="007E66D3"/>
    <w:rsid w:val="007F0014"/>
    <w:rsid w:val="007F0588"/>
    <w:rsid w:val="007F4BB6"/>
    <w:rsid w:val="007F7059"/>
    <w:rsid w:val="00800F03"/>
    <w:rsid w:val="0080176B"/>
    <w:rsid w:val="00802080"/>
    <w:rsid w:val="0080441E"/>
    <w:rsid w:val="008052FE"/>
    <w:rsid w:val="00807CC8"/>
    <w:rsid w:val="008107E8"/>
    <w:rsid w:val="00810C24"/>
    <w:rsid w:val="0081171C"/>
    <w:rsid w:val="00811D66"/>
    <w:rsid w:val="00816A90"/>
    <w:rsid w:val="008244F9"/>
    <w:rsid w:val="00824AC9"/>
    <w:rsid w:val="00824E17"/>
    <w:rsid w:val="008265AE"/>
    <w:rsid w:val="00831F5B"/>
    <w:rsid w:val="00835A0B"/>
    <w:rsid w:val="00840BB9"/>
    <w:rsid w:val="008441BD"/>
    <w:rsid w:val="00853388"/>
    <w:rsid w:val="00853533"/>
    <w:rsid w:val="00861FBA"/>
    <w:rsid w:val="0086387D"/>
    <w:rsid w:val="00867C81"/>
    <w:rsid w:val="0087148B"/>
    <w:rsid w:val="00871D20"/>
    <w:rsid w:val="008816DE"/>
    <w:rsid w:val="00881794"/>
    <w:rsid w:val="0088193B"/>
    <w:rsid w:val="008866DB"/>
    <w:rsid w:val="0088673E"/>
    <w:rsid w:val="008867C7"/>
    <w:rsid w:val="00890439"/>
    <w:rsid w:val="00892017"/>
    <w:rsid w:val="00893498"/>
    <w:rsid w:val="0089390C"/>
    <w:rsid w:val="0089795B"/>
    <w:rsid w:val="008A01E0"/>
    <w:rsid w:val="008A1A89"/>
    <w:rsid w:val="008A1FE2"/>
    <w:rsid w:val="008A2676"/>
    <w:rsid w:val="008A4CA5"/>
    <w:rsid w:val="008A4F7F"/>
    <w:rsid w:val="008A7294"/>
    <w:rsid w:val="008A7A03"/>
    <w:rsid w:val="008B1281"/>
    <w:rsid w:val="008B5971"/>
    <w:rsid w:val="008C4F50"/>
    <w:rsid w:val="008C57F8"/>
    <w:rsid w:val="008C643F"/>
    <w:rsid w:val="008D2CE4"/>
    <w:rsid w:val="008D36CB"/>
    <w:rsid w:val="008D392F"/>
    <w:rsid w:val="008E17A2"/>
    <w:rsid w:val="008E35D8"/>
    <w:rsid w:val="008E3C0E"/>
    <w:rsid w:val="008E6A23"/>
    <w:rsid w:val="008F52A3"/>
    <w:rsid w:val="008F5332"/>
    <w:rsid w:val="00903226"/>
    <w:rsid w:val="009037C6"/>
    <w:rsid w:val="009047BE"/>
    <w:rsid w:val="009048EC"/>
    <w:rsid w:val="009051EB"/>
    <w:rsid w:val="0091017C"/>
    <w:rsid w:val="00913288"/>
    <w:rsid w:val="00915FB2"/>
    <w:rsid w:val="009167A6"/>
    <w:rsid w:val="00921444"/>
    <w:rsid w:val="009219BA"/>
    <w:rsid w:val="00922B1A"/>
    <w:rsid w:val="0093196E"/>
    <w:rsid w:val="00934377"/>
    <w:rsid w:val="00936507"/>
    <w:rsid w:val="00940D49"/>
    <w:rsid w:val="009412EF"/>
    <w:rsid w:val="00942D67"/>
    <w:rsid w:val="00945F6D"/>
    <w:rsid w:val="00947AFA"/>
    <w:rsid w:val="00947E07"/>
    <w:rsid w:val="009507E7"/>
    <w:rsid w:val="00955609"/>
    <w:rsid w:val="00956385"/>
    <w:rsid w:val="00956E85"/>
    <w:rsid w:val="00957CF5"/>
    <w:rsid w:val="009611AE"/>
    <w:rsid w:val="0096200D"/>
    <w:rsid w:val="0096248D"/>
    <w:rsid w:val="00966844"/>
    <w:rsid w:val="00967DC7"/>
    <w:rsid w:val="00973584"/>
    <w:rsid w:val="00974DAF"/>
    <w:rsid w:val="00975BB8"/>
    <w:rsid w:val="009768D5"/>
    <w:rsid w:val="009770D9"/>
    <w:rsid w:val="00977138"/>
    <w:rsid w:val="00980AED"/>
    <w:rsid w:val="00981F80"/>
    <w:rsid w:val="00984276"/>
    <w:rsid w:val="00985515"/>
    <w:rsid w:val="00986302"/>
    <w:rsid w:val="009868A4"/>
    <w:rsid w:val="00987DF0"/>
    <w:rsid w:val="00991A06"/>
    <w:rsid w:val="00991E12"/>
    <w:rsid w:val="0099280D"/>
    <w:rsid w:val="00995ED5"/>
    <w:rsid w:val="009A0B4D"/>
    <w:rsid w:val="009A0FFF"/>
    <w:rsid w:val="009A1D46"/>
    <w:rsid w:val="009A67C6"/>
    <w:rsid w:val="009A6B48"/>
    <w:rsid w:val="009B2EA2"/>
    <w:rsid w:val="009B334D"/>
    <w:rsid w:val="009B4633"/>
    <w:rsid w:val="009B75A0"/>
    <w:rsid w:val="009C150F"/>
    <w:rsid w:val="009C56C3"/>
    <w:rsid w:val="009C732A"/>
    <w:rsid w:val="009C7E56"/>
    <w:rsid w:val="009D0A84"/>
    <w:rsid w:val="009D0D77"/>
    <w:rsid w:val="009D1E1B"/>
    <w:rsid w:val="009D26A5"/>
    <w:rsid w:val="009D2AA1"/>
    <w:rsid w:val="009D3064"/>
    <w:rsid w:val="009D3DEA"/>
    <w:rsid w:val="009D4DFA"/>
    <w:rsid w:val="009D642C"/>
    <w:rsid w:val="009D722F"/>
    <w:rsid w:val="009E1181"/>
    <w:rsid w:val="009E2446"/>
    <w:rsid w:val="009E46E7"/>
    <w:rsid w:val="009E6A8A"/>
    <w:rsid w:val="009E7F76"/>
    <w:rsid w:val="009F0333"/>
    <w:rsid w:val="009F0CF8"/>
    <w:rsid w:val="00A0057C"/>
    <w:rsid w:val="00A03373"/>
    <w:rsid w:val="00A04833"/>
    <w:rsid w:val="00A0688B"/>
    <w:rsid w:val="00A12A90"/>
    <w:rsid w:val="00A133E3"/>
    <w:rsid w:val="00A23445"/>
    <w:rsid w:val="00A238CC"/>
    <w:rsid w:val="00A23C75"/>
    <w:rsid w:val="00A263BF"/>
    <w:rsid w:val="00A27F87"/>
    <w:rsid w:val="00A30AB2"/>
    <w:rsid w:val="00A31B83"/>
    <w:rsid w:val="00A32CE1"/>
    <w:rsid w:val="00A33A50"/>
    <w:rsid w:val="00A354E9"/>
    <w:rsid w:val="00A401CD"/>
    <w:rsid w:val="00A4283D"/>
    <w:rsid w:val="00A43886"/>
    <w:rsid w:val="00A47F3B"/>
    <w:rsid w:val="00A505ED"/>
    <w:rsid w:val="00A52717"/>
    <w:rsid w:val="00A53A2C"/>
    <w:rsid w:val="00A56184"/>
    <w:rsid w:val="00A5644C"/>
    <w:rsid w:val="00A62AC4"/>
    <w:rsid w:val="00A650DF"/>
    <w:rsid w:val="00A6529E"/>
    <w:rsid w:val="00A66410"/>
    <w:rsid w:val="00A66ACF"/>
    <w:rsid w:val="00A67E22"/>
    <w:rsid w:val="00A7018A"/>
    <w:rsid w:val="00A70C2E"/>
    <w:rsid w:val="00A73982"/>
    <w:rsid w:val="00A74529"/>
    <w:rsid w:val="00A75113"/>
    <w:rsid w:val="00A76963"/>
    <w:rsid w:val="00A77C92"/>
    <w:rsid w:val="00A8111E"/>
    <w:rsid w:val="00A83181"/>
    <w:rsid w:val="00A83AAD"/>
    <w:rsid w:val="00A854F9"/>
    <w:rsid w:val="00A85C93"/>
    <w:rsid w:val="00A864EA"/>
    <w:rsid w:val="00A86E3A"/>
    <w:rsid w:val="00A966B4"/>
    <w:rsid w:val="00AA0CE2"/>
    <w:rsid w:val="00AA22F1"/>
    <w:rsid w:val="00AA3343"/>
    <w:rsid w:val="00AA5A41"/>
    <w:rsid w:val="00AA68A7"/>
    <w:rsid w:val="00AA6B27"/>
    <w:rsid w:val="00AA7C74"/>
    <w:rsid w:val="00AB0C8E"/>
    <w:rsid w:val="00AB3367"/>
    <w:rsid w:val="00AB3617"/>
    <w:rsid w:val="00AB37EC"/>
    <w:rsid w:val="00AB692D"/>
    <w:rsid w:val="00AB7E59"/>
    <w:rsid w:val="00AC00F9"/>
    <w:rsid w:val="00AC0D75"/>
    <w:rsid w:val="00AC6580"/>
    <w:rsid w:val="00AC6668"/>
    <w:rsid w:val="00AD1A82"/>
    <w:rsid w:val="00AD2C69"/>
    <w:rsid w:val="00AD4497"/>
    <w:rsid w:val="00AD480D"/>
    <w:rsid w:val="00AD4C81"/>
    <w:rsid w:val="00AD5538"/>
    <w:rsid w:val="00AD7156"/>
    <w:rsid w:val="00AD7ADA"/>
    <w:rsid w:val="00AD7FEE"/>
    <w:rsid w:val="00AE017F"/>
    <w:rsid w:val="00AE0416"/>
    <w:rsid w:val="00AE1100"/>
    <w:rsid w:val="00AE1F9E"/>
    <w:rsid w:val="00AE39C6"/>
    <w:rsid w:val="00AE3D72"/>
    <w:rsid w:val="00AF11F1"/>
    <w:rsid w:val="00AF2FAD"/>
    <w:rsid w:val="00AF4DC5"/>
    <w:rsid w:val="00AF502C"/>
    <w:rsid w:val="00B0008A"/>
    <w:rsid w:val="00B02431"/>
    <w:rsid w:val="00B0579D"/>
    <w:rsid w:val="00B07304"/>
    <w:rsid w:val="00B11976"/>
    <w:rsid w:val="00B14B91"/>
    <w:rsid w:val="00B16775"/>
    <w:rsid w:val="00B17529"/>
    <w:rsid w:val="00B2224A"/>
    <w:rsid w:val="00B2232B"/>
    <w:rsid w:val="00B259A0"/>
    <w:rsid w:val="00B25FA8"/>
    <w:rsid w:val="00B30710"/>
    <w:rsid w:val="00B30CD0"/>
    <w:rsid w:val="00B346F2"/>
    <w:rsid w:val="00B36393"/>
    <w:rsid w:val="00B401C6"/>
    <w:rsid w:val="00B40C5A"/>
    <w:rsid w:val="00B41E70"/>
    <w:rsid w:val="00B42206"/>
    <w:rsid w:val="00B46B7E"/>
    <w:rsid w:val="00B47F07"/>
    <w:rsid w:val="00B501D4"/>
    <w:rsid w:val="00B53D30"/>
    <w:rsid w:val="00B542EA"/>
    <w:rsid w:val="00B56F65"/>
    <w:rsid w:val="00B62740"/>
    <w:rsid w:val="00B628F1"/>
    <w:rsid w:val="00B62F87"/>
    <w:rsid w:val="00B65421"/>
    <w:rsid w:val="00B65FF2"/>
    <w:rsid w:val="00B67531"/>
    <w:rsid w:val="00B70EAA"/>
    <w:rsid w:val="00B7627B"/>
    <w:rsid w:val="00B770D5"/>
    <w:rsid w:val="00B807AE"/>
    <w:rsid w:val="00B82FBA"/>
    <w:rsid w:val="00B8463C"/>
    <w:rsid w:val="00B84B6E"/>
    <w:rsid w:val="00B85AD0"/>
    <w:rsid w:val="00B86808"/>
    <w:rsid w:val="00B914D5"/>
    <w:rsid w:val="00B9159C"/>
    <w:rsid w:val="00B91621"/>
    <w:rsid w:val="00B930FD"/>
    <w:rsid w:val="00B935BA"/>
    <w:rsid w:val="00B93BD8"/>
    <w:rsid w:val="00B95298"/>
    <w:rsid w:val="00B96C12"/>
    <w:rsid w:val="00B96C7B"/>
    <w:rsid w:val="00BA59C3"/>
    <w:rsid w:val="00BB271D"/>
    <w:rsid w:val="00BB2922"/>
    <w:rsid w:val="00BB34F8"/>
    <w:rsid w:val="00BC27F6"/>
    <w:rsid w:val="00BC302B"/>
    <w:rsid w:val="00BC3F27"/>
    <w:rsid w:val="00BC3F4C"/>
    <w:rsid w:val="00BC641C"/>
    <w:rsid w:val="00BD0B58"/>
    <w:rsid w:val="00BD16ED"/>
    <w:rsid w:val="00BD622B"/>
    <w:rsid w:val="00BD6B6C"/>
    <w:rsid w:val="00BD7937"/>
    <w:rsid w:val="00BE3F49"/>
    <w:rsid w:val="00BE6CFA"/>
    <w:rsid w:val="00BE7C5A"/>
    <w:rsid w:val="00BF0395"/>
    <w:rsid w:val="00BF0C28"/>
    <w:rsid w:val="00BF0F3C"/>
    <w:rsid w:val="00BF1D95"/>
    <w:rsid w:val="00BF54F2"/>
    <w:rsid w:val="00BF600E"/>
    <w:rsid w:val="00C000D3"/>
    <w:rsid w:val="00C017F5"/>
    <w:rsid w:val="00C02118"/>
    <w:rsid w:val="00C025F1"/>
    <w:rsid w:val="00C02FD0"/>
    <w:rsid w:val="00C03C37"/>
    <w:rsid w:val="00C05F05"/>
    <w:rsid w:val="00C069A5"/>
    <w:rsid w:val="00C11A7B"/>
    <w:rsid w:val="00C1656C"/>
    <w:rsid w:val="00C17770"/>
    <w:rsid w:val="00C21FB3"/>
    <w:rsid w:val="00C229D2"/>
    <w:rsid w:val="00C23A6E"/>
    <w:rsid w:val="00C257C1"/>
    <w:rsid w:val="00C257D9"/>
    <w:rsid w:val="00C30766"/>
    <w:rsid w:val="00C34677"/>
    <w:rsid w:val="00C3641F"/>
    <w:rsid w:val="00C376C5"/>
    <w:rsid w:val="00C37911"/>
    <w:rsid w:val="00C42600"/>
    <w:rsid w:val="00C444EB"/>
    <w:rsid w:val="00C462CA"/>
    <w:rsid w:val="00C51A0C"/>
    <w:rsid w:val="00C52ED4"/>
    <w:rsid w:val="00C52FAB"/>
    <w:rsid w:val="00C53877"/>
    <w:rsid w:val="00C57E71"/>
    <w:rsid w:val="00C609F7"/>
    <w:rsid w:val="00C615EB"/>
    <w:rsid w:val="00C66458"/>
    <w:rsid w:val="00C669B2"/>
    <w:rsid w:val="00C702CB"/>
    <w:rsid w:val="00C7308F"/>
    <w:rsid w:val="00C73FC9"/>
    <w:rsid w:val="00C75B89"/>
    <w:rsid w:val="00C76676"/>
    <w:rsid w:val="00C76742"/>
    <w:rsid w:val="00C775E9"/>
    <w:rsid w:val="00C819BE"/>
    <w:rsid w:val="00C84DDE"/>
    <w:rsid w:val="00C84DE1"/>
    <w:rsid w:val="00C860B6"/>
    <w:rsid w:val="00C94CBF"/>
    <w:rsid w:val="00C94D0C"/>
    <w:rsid w:val="00C95BD6"/>
    <w:rsid w:val="00C95FE3"/>
    <w:rsid w:val="00C9758C"/>
    <w:rsid w:val="00CA0906"/>
    <w:rsid w:val="00CA2F43"/>
    <w:rsid w:val="00CB1C00"/>
    <w:rsid w:val="00CB3436"/>
    <w:rsid w:val="00CB429D"/>
    <w:rsid w:val="00CB4F34"/>
    <w:rsid w:val="00CB5FD1"/>
    <w:rsid w:val="00CB6DCB"/>
    <w:rsid w:val="00CC1856"/>
    <w:rsid w:val="00CC3E3F"/>
    <w:rsid w:val="00CC76A8"/>
    <w:rsid w:val="00CC7DDC"/>
    <w:rsid w:val="00CD116B"/>
    <w:rsid w:val="00CD2833"/>
    <w:rsid w:val="00CD31C9"/>
    <w:rsid w:val="00CE0FCD"/>
    <w:rsid w:val="00CE5FF7"/>
    <w:rsid w:val="00CE6975"/>
    <w:rsid w:val="00CF01AB"/>
    <w:rsid w:val="00CF308F"/>
    <w:rsid w:val="00CF453B"/>
    <w:rsid w:val="00CF6B3F"/>
    <w:rsid w:val="00CF72BD"/>
    <w:rsid w:val="00D002E1"/>
    <w:rsid w:val="00D04D87"/>
    <w:rsid w:val="00D07967"/>
    <w:rsid w:val="00D10E54"/>
    <w:rsid w:val="00D11C19"/>
    <w:rsid w:val="00D12939"/>
    <w:rsid w:val="00D14A4E"/>
    <w:rsid w:val="00D224B0"/>
    <w:rsid w:val="00D2334D"/>
    <w:rsid w:val="00D25115"/>
    <w:rsid w:val="00D26E3E"/>
    <w:rsid w:val="00D3467E"/>
    <w:rsid w:val="00D37FC4"/>
    <w:rsid w:val="00D41203"/>
    <w:rsid w:val="00D5083E"/>
    <w:rsid w:val="00D51435"/>
    <w:rsid w:val="00D55470"/>
    <w:rsid w:val="00D61C65"/>
    <w:rsid w:val="00D63C4B"/>
    <w:rsid w:val="00D642C0"/>
    <w:rsid w:val="00D728B9"/>
    <w:rsid w:val="00D73411"/>
    <w:rsid w:val="00D75DAE"/>
    <w:rsid w:val="00D76D88"/>
    <w:rsid w:val="00D80D09"/>
    <w:rsid w:val="00D815D8"/>
    <w:rsid w:val="00D81E37"/>
    <w:rsid w:val="00D851C5"/>
    <w:rsid w:val="00D90C7F"/>
    <w:rsid w:val="00D9117F"/>
    <w:rsid w:val="00D915A5"/>
    <w:rsid w:val="00D918F0"/>
    <w:rsid w:val="00D92443"/>
    <w:rsid w:val="00D959DD"/>
    <w:rsid w:val="00D96B93"/>
    <w:rsid w:val="00D96C67"/>
    <w:rsid w:val="00D97CF3"/>
    <w:rsid w:val="00D97D75"/>
    <w:rsid w:val="00DA0869"/>
    <w:rsid w:val="00DA1660"/>
    <w:rsid w:val="00DA6F17"/>
    <w:rsid w:val="00DB220F"/>
    <w:rsid w:val="00DB572A"/>
    <w:rsid w:val="00DB77E8"/>
    <w:rsid w:val="00DB7896"/>
    <w:rsid w:val="00DB7A88"/>
    <w:rsid w:val="00DC0341"/>
    <w:rsid w:val="00DC07C7"/>
    <w:rsid w:val="00DC1403"/>
    <w:rsid w:val="00DC408E"/>
    <w:rsid w:val="00DC41D6"/>
    <w:rsid w:val="00DC7A96"/>
    <w:rsid w:val="00DD17FE"/>
    <w:rsid w:val="00DD329A"/>
    <w:rsid w:val="00DD5514"/>
    <w:rsid w:val="00DD5901"/>
    <w:rsid w:val="00DD6E81"/>
    <w:rsid w:val="00DE15C5"/>
    <w:rsid w:val="00DF089E"/>
    <w:rsid w:val="00DF5ABD"/>
    <w:rsid w:val="00DF71D2"/>
    <w:rsid w:val="00E0284A"/>
    <w:rsid w:val="00E0584D"/>
    <w:rsid w:val="00E07ED5"/>
    <w:rsid w:val="00E10B3C"/>
    <w:rsid w:val="00E11040"/>
    <w:rsid w:val="00E12533"/>
    <w:rsid w:val="00E12980"/>
    <w:rsid w:val="00E15F85"/>
    <w:rsid w:val="00E1755B"/>
    <w:rsid w:val="00E21555"/>
    <w:rsid w:val="00E229E2"/>
    <w:rsid w:val="00E22CF3"/>
    <w:rsid w:val="00E24E4A"/>
    <w:rsid w:val="00E253BE"/>
    <w:rsid w:val="00E3081F"/>
    <w:rsid w:val="00E33292"/>
    <w:rsid w:val="00E35D6B"/>
    <w:rsid w:val="00E50F7E"/>
    <w:rsid w:val="00E51876"/>
    <w:rsid w:val="00E551FF"/>
    <w:rsid w:val="00E60539"/>
    <w:rsid w:val="00E60901"/>
    <w:rsid w:val="00E61BFF"/>
    <w:rsid w:val="00E620C7"/>
    <w:rsid w:val="00E66805"/>
    <w:rsid w:val="00E67112"/>
    <w:rsid w:val="00E72797"/>
    <w:rsid w:val="00E72D3C"/>
    <w:rsid w:val="00E72D6B"/>
    <w:rsid w:val="00E740F2"/>
    <w:rsid w:val="00E746F7"/>
    <w:rsid w:val="00E7554C"/>
    <w:rsid w:val="00E775B0"/>
    <w:rsid w:val="00E933BB"/>
    <w:rsid w:val="00E97352"/>
    <w:rsid w:val="00E97895"/>
    <w:rsid w:val="00EA09BD"/>
    <w:rsid w:val="00EA28CE"/>
    <w:rsid w:val="00EA3CF1"/>
    <w:rsid w:val="00EA4478"/>
    <w:rsid w:val="00EA7770"/>
    <w:rsid w:val="00EB4E59"/>
    <w:rsid w:val="00EB6849"/>
    <w:rsid w:val="00EB6A4D"/>
    <w:rsid w:val="00EB71BC"/>
    <w:rsid w:val="00EB7478"/>
    <w:rsid w:val="00EC1930"/>
    <w:rsid w:val="00EC30AD"/>
    <w:rsid w:val="00EC4302"/>
    <w:rsid w:val="00ED101D"/>
    <w:rsid w:val="00ED2334"/>
    <w:rsid w:val="00ED2841"/>
    <w:rsid w:val="00ED3725"/>
    <w:rsid w:val="00ED39CD"/>
    <w:rsid w:val="00ED418F"/>
    <w:rsid w:val="00ED499E"/>
    <w:rsid w:val="00EE76D1"/>
    <w:rsid w:val="00EE7B9A"/>
    <w:rsid w:val="00EF001E"/>
    <w:rsid w:val="00EF26B2"/>
    <w:rsid w:val="00EF34D0"/>
    <w:rsid w:val="00EF3691"/>
    <w:rsid w:val="00EF7E77"/>
    <w:rsid w:val="00F03D18"/>
    <w:rsid w:val="00F1030E"/>
    <w:rsid w:val="00F15885"/>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44D3"/>
    <w:rsid w:val="00F451CF"/>
    <w:rsid w:val="00F464BB"/>
    <w:rsid w:val="00F55291"/>
    <w:rsid w:val="00F646EE"/>
    <w:rsid w:val="00F67ED6"/>
    <w:rsid w:val="00F73499"/>
    <w:rsid w:val="00F74421"/>
    <w:rsid w:val="00F8095C"/>
    <w:rsid w:val="00F80BD9"/>
    <w:rsid w:val="00F815EF"/>
    <w:rsid w:val="00F820FE"/>
    <w:rsid w:val="00F8372C"/>
    <w:rsid w:val="00F83F2B"/>
    <w:rsid w:val="00F842E2"/>
    <w:rsid w:val="00F85CB8"/>
    <w:rsid w:val="00F870E6"/>
    <w:rsid w:val="00F92DE5"/>
    <w:rsid w:val="00F95E24"/>
    <w:rsid w:val="00F97D4D"/>
    <w:rsid w:val="00F97E01"/>
    <w:rsid w:val="00FA2DA2"/>
    <w:rsid w:val="00FA2EF8"/>
    <w:rsid w:val="00FA512D"/>
    <w:rsid w:val="00FB017F"/>
    <w:rsid w:val="00FB0550"/>
    <w:rsid w:val="00FB24BB"/>
    <w:rsid w:val="00FB4D9D"/>
    <w:rsid w:val="00FB552C"/>
    <w:rsid w:val="00FB64C4"/>
    <w:rsid w:val="00FB6983"/>
    <w:rsid w:val="00FB69C0"/>
    <w:rsid w:val="00FB6F69"/>
    <w:rsid w:val="00FB7910"/>
    <w:rsid w:val="00FC101D"/>
    <w:rsid w:val="00FC1FDF"/>
    <w:rsid w:val="00FC3D33"/>
    <w:rsid w:val="00FC3DE6"/>
    <w:rsid w:val="00FC777C"/>
    <w:rsid w:val="00FD0F9A"/>
    <w:rsid w:val="00FD1950"/>
    <w:rsid w:val="00FD1FA5"/>
    <w:rsid w:val="00FD21CD"/>
    <w:rsid w:val="00FD38F5"/>
    <w:rsid w:val="00FD5A27"/>
    <w:rsid w:val="00FD7888"/>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1</TotalTime>
  <Pages>1</Pages>
  <Words>24641</Words>
  <Characters>140457</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887</cp:revision>
  <dcterms:created xsi:type="dcterms:W3CDTF">2023-03-09T09:47:00Z</dcterms:created>
  <dcterms:modified xsi:type="dcterms:W3CDTF">2023-05-10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